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FE78C1" w:rsidRDefault="00FE78C1" w:rsidP="00AE1648">
      <w:pPr>
        <w:pStyle w:val="Prrafodelista"/>
        <w:numPr>
          <w:ilvl w:val="0"/>
          <w:numId w:val="4"/>
        </w:numPr>
        <w:jc w:val="left"/>
      </w:pPr>
      <w:proofErr w:type="spellStart"/>
      <w:r>
        <w:t>ACoP</w:t>
      </w:r>
      <w:proofErr w:type="spellEnd"/>
      <w:r>
        <w:t>: Arteria Comunicante Posterior</w:t>
      </w:r>
    </w:p>
    <w:p w:rsidR="007E1D23" w:rsidRDefault="007E1D23" w:rsidP="00AE1648">
      <w:pPr>
        <w:pStyle w:val="Prrafodelista"/>
        <w:numPr>
          <w:ilvl w:val="0"/>
          <w:numId w:val="4"/>
        </w:numPr>
        <w:jc w:val="left"/>
      </w:pPr>
      <w:r>
        <w:t>ACM: Arteria Cerebral Media</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0D6641" w:rsidRDefault="000D6641" w:rsidP="00AE1648">
      <w:pPr>
        <w:pStyle w:val="Prrafodelista"/>
        <w:numPr>
          <w:ilvl w:val="0"/>
          <w:numId w:val="4"/>
        </w:numPr>
        <w:jc w:val="left"/>
      </w:pPr>
      <w:r>
        <w:t xml:space="preserve">NIS: </w:t>
      </w:r>
      <w:proofErr w:type="spellStart"/>
      <w:r w:rsidRPr="000D6641">
        <w:t>Nationwide</w:t>
      </w:r>
      <w:proofErr w:type="spellEnd"/>
      <w:r w:rsidRPr="000D6641">
        <w:t xml:space="preserve"> </w:t>
      </w:r>
      <w:proofErr w:type="spellStart"/>
      <w:r w:rsidRPr="000D6641">
        <w:t>Inpatient</w:t>
      </w:r>
      <w:proofErr w:type="spellEnd"/>
      <w:r w:rsidRPr="000D6641">
        <w:t xml:space="preserve"> </w:t>
      </w:r>
      <w:proofErr w:type="spellStart"/>
      <w:r w:rsidRPr="000D6641">
        <w:t>Sample</w:t>
      </w:r>
      <w:bookmarkStart w:id="0" w:name="_GoBack"/>
      <w:bookmarkEnd w:id="0"/>
      <w:proofErr w:type="spellEnd"/>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FE78C1" w:rsidRDefault="005B305F" w:rsidP="00FE78C1">
      <w:pPr>
        <w:pStyle w:val="Prrafodelista"/>
        <w:numPr>
          <w:ilvl w:val="0"/>
          <w:numId w:val="4"/>
        </w:numPr>
        <w:jc w:val="left"/>
      </w:pPr>
      <w:r>
        <w:t>IC: Intervalo de Confianza</w:t>
      </w:r>
    </w:p>
    <w:p w:rsidR="00FE78C1" w:rsidRPr="007E5172" w:rsidRDefault="00FE78C1" w:rsidP="00FE78C1">
      <w:pPr>
        <w:pStyle w:val="Prrafodelista"/>
        <w:numPr>
          <w:ilvl w:val="0"/>
          <w:numId w:val="4"/>
        </w:numPr>
        <w:jc w:val="left"/>
        <w:sectPr w:rsidR="00FE78C1" w:rsidRPr="007E5172"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087ABF"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4140000" w:history="1">
        <w:r w:rsidR="00087ABF" w:rsidRPr="008433DE">
          <w:rPr>
            <w:rStyle w:val="Hipervnculo"/>
            <w:noProof/>
          </w:rPr>
          <w:t>Introducción</w:t>
        </w:r>
        <w:r w:rsidR="00087ABF">
          <w:rPr>
            <w:noProof/>
            <w:webHidden/>
          </w:rPr>
          <w:tab/>
        </w:r>
        <w:r w:rsidR="00087ABF">
          <w:rPr>
            <w:noProof/>
            <w:webHidden/>
          </w:rPr>
          <w:fldChar w:fldCharType="begin"/>
        </w:r>
        <w:r w:rsidR="00087ABF">
          <w:rPr>
            <w:noProof/>
            <w:webHidden/>
          </w:rPr>
          <w:instrText xml:space="preserve"> PAGEREF _Toc514140000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01" w:history="1">
        <w:r w:rsidR="00087ABF" w:rsidRPr="008433DE">
          <w:rPr>
            <w:rStyle w:val="Hipervnculo"/>
            <w:noProof/>
          </w:rPr>
          <w:t>Definición de aneurisma incidental</w:t>
        </w:r>
        <w:r w:rsidR="00087ABF">
          <w:rPr>
            <w:noProof/>
            <w:webHidden/>
          </w:rPr>
          <w:tab/>
        </w:r>
        <w:r w:rsidR="00087ABF">
          <w:rPr>
            <w:noProof/>
            <w:webHidden/>
          </w:rPr>
          <w:fldChar w:fldCharType="begin"/>
        </w:r>
        <w:r w:rsidR="00087ABF">
          <w:rPr>
            <w:noProof/>
            <w:webHidden/>
          </w:rPr>
          <w:instrText xml:space="preserve"> PAGEREF _Toc514140001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02" w:history="1">
        <w:r w:rsidR="00087ABF" w:rsidRPr="008433DE">
          <w:rPr>
            <w:rStyle w:val="Hipervnculo"/>
            <w:noProof/>
          </w:rPr>
          <w:t>Epidemiología</w:t>
        </w:r>
        <w:r w:rsidR="00087ABF">
          <w:rPr>
            <w:noProof/>
            <w:webHidden/>
          </w:rPr>
          <w:tab/>
        </w:r>
        <w:r w:rsidR="00087ABF">
          <w:rPr>
            <w:noProof/>
            <w:webHidden/>
          </w:rPr>
          <w:fldChar w:fldCharType="begin"/>
        </w:r>
        <w:r w:rsidR="00087ABF">
          <w:rPr>
            <w:noProof/>
            <w:webHidden/>
          </w:rPr>
          <w:instrText xml:space="preserve"> PAGEREF _Toc514140002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03" w:history="1">
        <w:r w:rsidR="00087ABF" w:rsidRPr="008433DE">
          <w:rPr>
            <w:rStyle w:val="Hipervnculo"/>
            <w:noProof/>
          </w:rPr>
          <w:t>Historia natural del aneurisma</w:t>
        </w:r>
        <w:r w:rsidR="00087ABF">
          <w:rPr>
            <w:noProof/>
            <w:webHidden/>
          </w:rPr>
          <w:tab/>
        </w:r>
        <w:r w:rsidR="00087ABF">
          <w:rPr>
            <w:noProof/>
            <w:webHidden/>
          </w:rPr>
          <w:fldChar w:fldCharType="begin"/>
        </w:r>
        <w:r w:rsidR="00087ABF">
          <w:rPr>
            <w:noProof/>
            <w:webHidden/>
          </w:rPr>
          <w:instrText xml:space="preserve"> PAGEREF _Toc514140003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04" w:history="1">
        <w:r w:rsidR="00087ABF" w:rsidRPr="008433DE">
          <w:rPr>
            <w:rStyle w:val="Hipervnculo"/>
            <w:noProof/>
          </w:rPr>
          <w:t>Hemorragia Subaracnoidea (HSA)</w:t>
        </w:r>
        <w:r w:rsidR="00087ABF">
          <w:rPr>
            <w:noProof/>
            <w:webHidden/>
          </w:rPr>
          <w:tab/>
        </w:r>
        <w:r w:rsidR="00087ABF">
          <w:rPr>
            <w:noProof/>
            <w:webHidden/>
          </w:rPr>
          <w:fldChar w:fldCharType="begin"/>
        </w:r>
        <w:r w:rsidR="00087ABF">
          <w:rPr>
            <w:noProof/>
            <w:webHidden/>
          </w:rPr>
          <w:instrText xml:space="preserve"> PAGEREF _Toc514140004 \h </w:instrText>
        </w:r>
        <w:r w:rsidR="00087ABF">
          <w:rPr>
            <w:noProof/>
            <w:webHidden/>
          </w:rPr>
        </w:r>
        <w:r w:rsidR="00087ABF">
          <w:rPr>
            <w:noProof/>
            <w:webHidden/>
          </w:rPr>
          <w:fldChar w:fldCharType="separate"/>
        </w:r>
        <w:r w:rsidR="00087ABF">
          <w:rPr>
            <w:noProof/>
            <w:webHidden/>
          </w:rPr>
          <w:t>12</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05" w:history="1">
        <w:r w:rsidR="00087ABF" w:rsidRPr="008433DE">
          <w:rPr>
            <w:rStyle w:val="Hipervnculo"/>
            <w:noProof/>
          </w:rPr>
          <w:t>Factores pronósticos y factores de riesgo de ruptura aneurismática</w:t>
        </w:r>
        <w:r w:rsidR="00087ABF">
          <w:rPr>
            <w:noProof/>
            <w:webHidden/>
          </w:rPr>
          <w:tab/>
        </w:r>
        <w:r w:rsidR="00087ABF">
          <w:rPr>
            <w:noProof/>
            <w:webHidden/>
          </w:rPr>
          <w:fldChar w:fldCharType="begin"/>
        </w:r>
        <w:r w:rsidR="00087ABF">
          <w:rPr>
            <w:noProof/>
            <w:webHidden/>
          </w:rPr>
          <w:instrText xml:space="preserve"> PAGEREF _Toc514140005 \h </w:instrText>
        </w:r>
        <w:r w:rsidR="00087ABF">
          <w:rPr>
            <w:noProof/>
            <w:webHidden/>
          </w:rPr>
        </w:r>
        <w:r w:rsidR="00087ABF">
          <w:rPr>
            <w:noProof/>
            <w:webHidden/>
          </w:rPr>
          <w:fldChar w:fldCharType="separate"/>
        </w:r>
        <w:r w:rsidR="00087ABF">
          <w:rPr>
            <w:noProof/>
            <w:webHidden/>
          </w:rPr>
          <w:t>13</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06" w:history="1">
        <w:r w:rsidR="00087ABF" w:rsidRPr="008433DE">
          <w:rPr>
            <w:rStyle w:val="Hipervnculo"/>
            <w:noProof/>
          </w:rPr>
          <w:t>Tratamiento de los aneurismas incidentales</w:t>
        </w:r>
        <w:r w:rsidR="00087ABF">
          <w:rPr>
            <w:noProof/>
            <w:webHidden/>
          </w:rPr>
          <w:tab/>
        </w:r>
        <w:r w:rsidR="00087ABF">
          <w:rPr>
            <w:noProof/>
            <w:webHidden/>
          </w:rPr>
          <w:fldChar w:fldCharType="begin"/>
        </w:r>
        <w:r w:rsidR="00087ABF">
          <w:rPr>
            <w:noProof/>
            <w:webHidden/>
          </w:rPr>
          <w:instrText xml:space="preserve"> PAGEREF _Toc514140006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07" w:history="1">
        <w:r w:rsidR="00087ABF" w:rsidRPr="008433DE">
          <w:rPr>
            <w:rStyle w:val="Hipervnculo"/>
            <w:noProof/>
          </w:rPr>
          <w:t>Tratamiento quirúrgico</w:t>
        </w:r>
        <w:r w:rsidR="00087ABF">
          <w:rPr>
            <w:noProof/>
            <w:webHidden/>
          </w:rPr>
          <w:tab/>
        </w:r>
        <w:r w:rsidR="00087ABF">
          <w:rPr>
            <w:noProof/>
            <w:webHidden/>
          </w:rPr>
          <w:fldChar w:fldCharType="begin"/>
        </w:r>
        <w:r w:rsidR="00087ABF">
          <w:rPr>
            <w:noProof/>
            <w:webHidden/>
          </w:rPr>
          <w:instrText xml:space="preserve"> PAGEREF _Toc514140007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08" w:history="1">
        <w:r w:rsidR="00087ABF" w:rsidRPr="008433DE">
          <w:rPr>
            <w:rStyle w:val="Hipervnculo"/>
            <w:noProof/>
          </w:rPr>
          <w:t>Tratamiento endovascular</w:t>
        </w:r>
        <w:r w:rsidR="00087ABF">
          <w:rPr>
            <w:noProof/>
            <w:webHidden/>
          </w:rPr>
          <w:tab/>
        </w:r>
        <w:r w:rsidR="00087ABF">
          <w:rPr>
            <w:noProof/>
            <w:webHidden/>
          </w:rPr>
          <w:fldChar w:fldCharType="begin"/>
        </w:r>
        <w:r w:rsidR="00087ABF">
          <w:rPr>
            <w:noProof/>
            <w:webHidden/>
          </w:rPr>
          <w:instrText xml:space="preserve"> PAGEREF _Toc514140008 \h </w:instrText>
        </w:r>
        <w:r w:rsidR="00087ABF">
          <w:rPr>
            <w:noProof/>
            <w:webHidden/>
          </w:rPr>
        </w:r>
        <w:r w:rsidR="00087ABF">
          <w:rPr>
            <w:noProof/>
            <w:webHidden/>
          </w:rPr>
          <w:fldChar w:fldCharType="separate"/>
        </w:r>
        <w:r w:rsidR="00087ABF">
          <w:rPr>
            <w:noProof/>
            <w:webHidden/>
          </w:rPr>
          <w:t>15</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09" w:history="1">
        <w:r w:rsidR="00087ABF" w:rsidRPr="008433DE">
          <w:rPr>
            <w:rStyle w:val="Hipervnculo"/>
            <w:noProof/>
          </w:rPr>
          <w:t>Justificación del Proyecto</w:t>
        </w:r>
        <w:r w:rsidR="00087ABF">
          <w:rPr>
            <w:noProof/>
            <w:webHidden/>
          </w:rPr>
          <w:tab/>
        </w:r>
        <w:r w:rsidR="00087ABF">
          <w:rPr>
            <w:noProof/>
            <w:webHidden/>
          </w:rPr>
          <w:fldChar w:fldCharType="begin"/>
        </w:r>
        <w:r w:rsidR="00087ABF">
          <w:rPr>
            <w:noProof/>
            <w:webHidden/>
          </w:rPr>
          <w:instrText xml:space="preserve"> PAGEREF _Toc514140009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10" w:history="1">
        <w:r w:rsidR="00087ABF" w:rsidRPr="008433DE">
          <w:rPr>
            <w:rStyle w:val="Hipervnculo"/>
            <w:noProof/>
          </w:rPr>
          <w:t>Objetivos</w:t>
        </w:r>
        <w:r w:rsidR="00087ABF">
          <w:rPr>
            <w:noProof/>
            <w:webHidden/>
          </w:rPr>
          <w:tab/>
        </w:r>
        <w:r w:rsidR="00087ABF">
          <w:rPr>
            <w:noProof/>
            <w:webHidden/>
          </w:rPr>
          <w:fldChar w:fldCharType="begin"/>
        </w:r>
        <w:r w:rsidR="00087ABF">
          <w:rPr>
            <w:noProof/>
            <w:webHidden/>
          </w:rPr>
          <w:instrText xml:space="preserve"> PAGEREF _Toc514140010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11" w:history="1">
        <w:r w:rsidR="00087ABF" w:rsidRPr="008433DE">
          <w:rPr>
            <w:rStyle w:val="Hipervnculo"/>
            <w:noProof/>
          </w:rPr>
          <w:t>Material y métodos</w:t>
        </w:r>
        <w:r w:rsidR="00087ABF">
          <w:rPr>
            <w:noProof/>
            <w:webHidden/>
          </w:rPr>
          <w:tab/>
        </w:r>
        <w:r w:rsidR="00087ABF">
          <w:rPr>
            <w:noProof/>
            <w:webHidden/>
          </w:rPr>
          <w:fldChar w:fldCharType="begin"/>
        </w:r>
        <w:r w:rsidR="00087ABF">
          <w:rPr>
            <w:noProof/>
            <w:webHidden/>
          </w:rPr>
          <w:instrText xml:space="preserve"> PAGEREF _Toc514140011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2" w:history="1">
        <w:r w:rsidR="00087ABF" w:rsidRPr="008433DE">
          <w:rPr>
            <w:rStyle w:val="Hipervnculo"/>
            <w:noProof/>
          </w:rPr>
          <w:t>Criterios de inclusión</w:t>
        </w:r>
        <w:r w:rsidR="00087ABF">
          <w:rPr>
            <w:noProof/>
            <w:webHidden/>
          </w:rPr>
          <w:tab/>
        </w:r>
        <w:r w:rsidR="00087ABF">
          <w:rPr>
            <w:noProof/>
            <w:webHidden/>
          </w:rPr>
          <w:fldChar w:fldCharType="begin"/>
        </w:r>
        <w:r w:rsidR="00087ABF">
          <w:rPr>
            <w:noProof/>
            <w:webHidden/>
          </w:rPr>
          <w:instrText xml:space="preserve"> PAGEREF _Toc514140012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3" w:history="1">
        <w:r w:rsidR="00087ABF" w:rsidRPr="008433DE">
          <w:rPr>
            <w:rStyle w:val="Hipervnculo"/>
            <w:noProof/>
          </w:rPr>
          <w:t>Datos recogidos</w:t>
        </w:r>
        <w:r w:rsidR="00087ABF">
          <w:rPr>
            <w:noProof/>
            <w:webHidden/>
          </w:rPr>
          <w:tab/>
        </w:r>
        <w:r w:rsidR="00087ABF">
          <w:rPr>
            <w:noProof/>
            <w:webHidden/>
          </w:rPr>
          <w:fldChar w:fldCharType="begin"/>
        </w:r>
        <w:r w:rsidR="00087ABF">
          <w:rPr>
            <w:noProof/>
            <w:webHidden/>
          </w:rPr>
          <w:instrText xml:space="preserve"> PAGEREF _Toc514140013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4" w:history="1">
        <w:r w:rsidR="00087ABF" w:rsidRPr="008433DE">
          <w:rPr>
            <w:rStyle w:val="Hipervnculo"/>
            <w:noProof/>
          </w:rPr>
          <w:t>Análisis estadístico</w:t>
        </w:r>
        <w:r w:rsidR="00087ABF">
          <w:rPr>
            <w:noProof/>
            <w:webHidden/>
          </w:rPr>
          <w:tab/>
        </w:r>
        <w:r w:rsidR="00087ABF">
          <w:rPr>
            <w:noProof/>
            <w:webHidden/>
          </w:rPr>
          <w:fldChar w:fldCharType="begin"/>
        </w:r>
        <w:r w:rsidR="00087ABF">
          <w:rPr>
            <w:noProof/>
            <w:webHidden/>
          </w:rPr>
          <w:instrText xml:space="preserve"> PAGEREF _Toc514140014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15" w:history="1">
        <w:r w:rsidR="00087ABF" w:rsidRPr="008433DE">
          <w:rPr>
            <w:rStyle w:val="Hipervnculo"/>
            <w:noProof/>
          </w:rPr>
          <w:t>Descriptivo</w:t>
        </w:r>
        <w:r w:rsidR="00087ABF">
          <w:rPr>
            <w:noProof/>
            <w:webHidden/>
          </w:rPr>
          <w:tab/>
        </w:r>
        <w:r w:rsidR="00087ABF">
          <w:rPr>
            <w:noProof/>
            <w:webHidden/>
          </w:rPr>
          <w:fldChar w:fldCharType="begin"/>
        </w:r>
        <w:r w:rsidR="00087ABF">
          <w:rPr>
            <w:noProof/>
            <w:webHidden/>
          </w:rPr>
          <w:instrText xml:space="preserve"> PAGEREF _Toc514140015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DC3"/>
        <w:tabs>
          <w:tab w:val="right" w:leader="dot" w:pos="8494"/>
        </w:tabs>
        <w:rPr>
          <w:rFonts w:eastAsiaTheme="minorEastAsia"/>
          <w:i w:val="0"/>
          <w:iCs w:val="0"/>
          <w:noProof/>
          <w:sz w:val="22"/>
          <w:szCs w:val="22"/>
          <w:lang w:eastAsia="es-ES"/>
        </w:rPr>
      </w:pPr>
      <w:hyperlink w:anchor="_Toc514140016" w:history="1">
        <w:r w:rsidR="00087ABF" w:rsidRPr="008433DE">
          <w:rPr>
            <w:rStyle w:val="Hipervnculo"/>
            <w:rFonts w:eastAsia="ArialMT"/>
            <w:noProof/>
          </w:rPr>
          <w:t>Analítico</w:t>
        </w:r>
        <w:r w:rsidR="00087ABF">
          <w:rPr>
            <w:noProof/>
            <w:webHidden/>
          </w:rPr>
          <w:tab/>
        </w:r>
        <w:r w:rsidR="00087ABF">
          <w:rPr>
            <w:noProof/>
            <w:webHidden/>
          </w:rPr>
          <w:fldChar w:fldCharType="begin"/>
        </w:r>
        <w:r w:rsidR="00087ABF">
          <w:rPr>
            <w:noProof/>
            <w:webHidden/>
          </w:rPr>
          <w:instrText xml:space="preserve"> PAGEREF _Toc514140016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17" w:history="1">
        <w:r w:rsidR="00087ABF" w:rsidRPr="008433DE">
          <w:rPr>
            <w:rStyle w:val="Hipervnculo"/>
            <w:noProof/>
          </w:rPr>
          <w:t>Resultados</w:t>
        </w:r>
        <w:r w:rsidR="00087ABF">
          <w:rPr>
            <w:noProof/>
            <w:webHidden/>
          </w:rPr>
          <w:tab/>
        </w:r>
        <w:r w:rsidR="00087ABF">
          <w:rPr>
            <w:noProof/>
            <w:webHidden/>
          </w:rPr>
          <w:fldChar w:fldCharType="begin"/>
        </w:r>
        <w:r w:rsidR="00087ABF">
          <w:rPr>
            <w:noProof/>
            <w:webHidden/>
          </w:rPr>
          <w:instrText xml:space="preserve"> PAGEREF _Toc514140017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8" w:history="1">
        <w:r w:rsidR="00087ABF" w:rsidRPr="008433DE">
          <w:rPr>
            <w:rStyle w:val="Hipervnculo"/>
            <w:noProof/>
          </w:rPr>
          <w:t>Descripción de la muestra</w:t>
        </w:r>
        <w:r w:rsidR="00087ABF">
          <w:rPr>
            <w:noProof/>
            <w:webHidden/>
          </w:rPr>
          <w:tab/>
        </w:r>
        <w:r w:rsidR="00087ABF">
          <w:rPr>
            <w:noProof/>
            <w:webHidden/>
          </w:rPr>
          <w:fldChar w:fldCharType="begin"/>
        </w:r>
        <w:r w:rsidR="00087ABF">
          <w:rPr>
            <w:noProof/>
            <w:webHidden/>
          </w:rPr>
          <w:instrText xml:space="preserve"> PAGEREF _Toc514140018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19" w:history="1">
        <w:r w:rsidR="00087ABF" w:rsidRPr="008433DE">
          <w:rPr>
            <w:rStyle w:val="Hipervnculo"/>
            <w:noProof/>
          </w:rPr>
          <w:t>Descripción de las complicaciones</w:t>
        </w:r>
        <w:r w:rsidR="00087ABF">
          <w:rPr>
            <w:noProof/>
            <w:webHidden/>
          </w:rPr>
          <w:tab/>
        </w:r>
        <w:r w:rsidR="00087ABF">
          <w:rPr>
            <w:noProof/>
            <w:webHidden/>
          </w:rPr>
          <w:fldChar w:fldCharType="begin"/>
        </w:r>
        <w:r w:rsidR="00087ABF">
          <w:rPr>
            <w:noProof/>
            <w:webHidden/>
          </w:rPr>
          <w:instrText xml:space="preserve"> PAGEREF _Toc514140019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F5485A">
      <w:pPr>
        <w:pStyle w:val="TDC2"/>
        <w:rPr>
          <w:rFonts w:eastAsiaTheme="minorEastAsia"/>
          <w:smallCaps w:val="0"/>
          <w:noProof/>
          <w:sz w:val="22"/>
          <w:szCs w:val="22"/>
          <w:lang w:eastAsia="es-ES"/>
        </w:rPr>
      </w:pPr>
      <w:hyperlink w:anchor="_Toc514140020" w:history="1">
        <w:r w:rsidR="00087ABF" w:rsidRPr="008433DE">
          <w:rPr>
            <w:rStyle w:val="Hipervnculo"/>
            <w:noProof/>
          </w:rPr>
          <w:t>Relaciones entre variables</w:t>
        </w:r>
        <w:r w:rsidR="00087ABF">
          <w:rPr>
            <w:noProof/>
            <w:webHidden/>
          </w:rPr>
          <w:tab/>
        </w:r>
        <w:r w:rsidR="00087ABF">
          <w:rPr>
            <w:noProof/>
            <w:webHidden/>
          </w:rPr>
          <w:fldChar w:fldCharType="begin"/>
        </w:r>
        <w:r w:rsidR="00087ABF">
          <w:rPr>
            <w:noProof/>
            <w:webHidden/>
          </w:rPr>
          <w:instrText xml:space="preserve"> PAGEREF _Toc51414002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21" w:history="1">
        <w:r w:rsidR="00087ABF" w:rsidRPr="008433DE">
          <w:rPr>
            <w:rStyle w:val="Hipervnculo"/>
            <w:noProof/>
          </w:rPr>
          <w:t>Discusión</w:t>
        </w:r>
        <w:r w:rsidR="00087ABF">
          <w:rPr>
            <w:noProof/>
            <w:webHidden/>
          </w:rPr>
          <w:tab/>
        </w:r>
        <w:r w:rsidR="00087ABF">
          <w:rPr>
            <w:noProof/>
            <w:webHidden/>
          </w:rPr>
          <w:fldChar w:fldCharType="begin"/>
        </w:r>
        <w:r w:rsidR="00087ABF">
          <w:rPr>
            <w:noProof/>
            <w:webHidden/>
          </w:rPr>
          <w:instrText xml:space="preserve"> PAGEREF _Toc514140021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22" w:history="1">
        <w:r w:rsidR="00087ABF" w:rsidRPr="008433DE">
          <w:rPr>
            <w:rStyle w:val="Hipervnculo"/>
            <w:noProof/>
          </w:rPr>
          <w:t>Conclusiones</w:t>
        </w:r>
        <w:r w:rsidR="00087ABF">
          <w:rPr>
            <w:noProof/>
            <w:webHidden/>
          </w:rPr>
          <w:tab/>
        </w:r>
        <w:r w:rsidR="00087ABF">
          <w:rPr>
            <w:noProof/>
            <w:webHidden/>
          </w:rPr>
          <w:fldChar w:fldCharType="begin"/>
        </w:r>
        <w:r w:rsidR="00087ABF">
          <w:rPr>
            <w:noProof/>
            <w:webHidden/>
          </w:rPr>
          <w:instrText xml:space="preserve"> PAGEREF _Toc514140022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F5485A">
      <w:pPr>
        <w:pStyle w:val="TDC1"/>
        <w:tabs>
          <w:tab w:val="right" w:leader="dot" w:pos="8494"/>
        </w:tabs>
        <w:rPr>
          <w:rFonts w:eastAsiaTheme="minorEastAsia"/>
          <w:b w:val="0"/>
          <w:bCs w:val="0"/>
          <w:caps w:val="0"/>
          <w:noProof/>
          <w:sz w:val="22"/>
          <w:szCs w:val="22"/>
          <w:lang w:eastAsia="es-ES"/>
        </w:rPr>
      </w:pPr>
      <w:hyperlink w:anchor="_Toc514140023" w:history="1">
        <w:r w:rsidR="00087ABF" w:rsidRPr="008433DE">
          <w:rPr>
            <w:rStyle w:val="Hipervnculo"/>
            <w:noProof/>
          </w:rPr>
          <w:t>Bibliografía</w:t>
        </w:r>
        <w:r w:rsidR="00087ABF">
          <w:rPr>
            <w:noProof/>
            <w:webHidden/>
          </w:rPr>
          <w:tab/>
        </w:r>
        <w:r w:rsidR="00087ABF">
          <w:rPr>
            <w:noProof/>
            <w:webHidden/>
          </w:rPr>
          <w:fldChar w:fldCharType="begin"/>
        </w:r>
        <w:r w:rsidR="00087ABF">
          <w:rPr>
            <w:noProof/>
            <w:webHidden/>
          </w:rPr>
          <w:instrText xml:space="preserve"> PAGEREF _Toc514140023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087ABF"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4140142" w:history="1">
        <w:r w:rsidR="00087ABF" w:rsidRPr="00276875">
          <w:rPr>
            <w:rStyle w:val="Hipervnculo"/>
            <w:noProof/>
          </w:rPr>
          <w:t>Figura 1. Proporción de hombres y mujeres en la muestra.</w:t>
        </w:r>
        <w:r w:rsidR="00087ABF">
          <w:rPr>
            <w:noProof/>
            <w:webHidden/>
          </w:rPr>
          <w:tab/>
        </w:r>
        <w:r w:rsidR="00087ABF">
          <w:rPr>
            <w:noProof/>
            <w:webHidden/>
          </w:rPr>
          <w:fldChar w:fldCharType="begin"/>
        </w:r>
        <w:r w:rsidR="00087ABF">
          <w:rPr>
            <w:noProof/>
            <w:webHidden/>
          </w:rPr>
          <w:instrText xml:space="preserve"> PAGEREF _Toc514140142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5" w:anchor="_Toc514140143" w:history="1">
        <w:r w:rsidR="00087ABF" w:rsidRPr="00276875">
          <w:rPr>
            <w:rStyle w:val="Hipervnculo"/>
            <w:noProof/>
          </w:rPr>
          <w:t>Figura 2. Proporción de pacientes mayores y menores de 60 años.</w:t>
        </w:r>
        <w:r w:rsidR="00087ABF">
          <w:rPr>
            <w:noProof/>
            <w:webHidden/>
          </w:rPr>
          <w:tab/>
        </w:r>
        <w:r w:rsidR="00087ABF">
          <w:rPr>
            <w:noProof/>
            <w:webHidden/>
          </w:rPr>
          <w:fldChar w:fldCharType="begin"/>
        </w:r>
        <w:r w:rsidR="00087ABF">
          <w:rPr>
            <w:noProof/>
            <w:webHidden/>
          </w:rPr>
          <w:instrText xml:space="preserve"> PAGEREF _Toc514140143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6" w:anchor="_Toc514140144" w:history="1">
        <w:r w:rsidR="00087ABF" w:rsidRPr="00276875">
          <w:rPr>
            <w:rStyle w:val="Hipervnculo"/>
            <w:noProof/>
          </w:rPr>
          <w:t>Figura 3. Proporción de pacientes que presentan algún tipo de comorbilidad.</w:t>
        </w:r>
        <w:r w:rsidR="00087ABF">
          <w:rPr>
            <w:noProof/>
            <w:webHidden/>
          </w:rPr>
          <w:tab/>
        </w:r>
        <w:r w:rsidR="00087ABF">
          <w:rPr>
            <w:noProof/>
            <w:webHidden/>
          </w:rPr>
          <w:fldChar w:fldCharType="begin"/>
        </w:r>
        <w:r w:rsidR="00087ABF">
          <w:rPr>
            <w:noProof/>
            <w:webHidden/>
          </w:rPr>
          <w:instrText xml:space="preserve"> PAGEREF _Toc514140144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7" w:anchor="_Toc514140145" w:history="1">
        <w:r w:rsidR="00087ABF" w:rsidRPr="00276875">
          <w:rPr>
            <w:rStyle w:val="Hipervnculo"/>
            <w:noProof/>
          </w:rPr>
          <w:t>Figura 7. Localización de los aneurismas</w:t>
        </w:r>
        <w:r w:rsidR="00087ABF">
          <w:rPr>
            <w:noProof/>
            <w:webHidden/>
          </w:rPr>
          <w:tab/>
        </w:r>
        <w:r w:rsidR="00087ABF">
          <w:rPr>
            <w:noProof/>
            <w:webHidden/>
          </w:rPr>
          <w:fldChar w:fldCharType="begin"/>
        </w:r>
        <w:r w:rsidR="00087ABF">
          <w:rPr>
            <w:noProof/>
            <w:webHidden/>
          </w:rPr>
          <w:instrText xml:space="preserve"> PAGEREF _Toc514140145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8" w:anchor="_Toc514140146" w:history="1">
        <w:r w:rsidR="00087ABF" w:rsidRPr="00276875">
          <w:rPr>
            <w:rStyle w:val="Hipervnculo"/>
            <w:noProof/>
          </w:rPr>
          <w:t>Figura 8. Porcentaje de oclusión de los aneurismas</w:t>
        </w:r>
        <w:r w:rsidR="00087ABF">
          <w:rPr>
            <w:noProof/>
            <w:webHidden/>
          </w:rPr>
          <w:tab/>
        </w:r>
        <w:r w:rsidR="00087ABF">
          <w:rPr>
            <w:noProof/>
            <w:webHidden/>
          </w:rPr>
          <w:fldChar w:fldCharType="begin"/>
        </w:r>
        <w:r w:rsidR="00087ABF">
          <w:rPr>
            <w:noProof/>
            <w:webHidden/>
          </w:rPr>
          <w:instrText xml:space="preserve"> PAGEREF _Toc514140146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19" w:anchor="_Toc514140147" w:history="1">
        <w:r w:rsidR="00087ABF" w:rsidRPr="00276875">
          <w:rPr>
            <w:rStyle w:val="Hipervnculo"/>
            <w:noProof/>
          </w:rPr>
          <w:t>Figura 9. Proporción de complicaciones</w:t>
        </w:r>
        <w:r w:rsidR="00087ABF">
          <w:rPr>
            <w:noProof/>
            <w:webHidden/>
          </w:rPr>
          <w:tab/>
        </w:r>
        <w:r w:rsidR="00087ABF">
          <w:rPr>
            <w:noProof/>
            <w:webHidden/>
          </w:rPr>
          <w:fldChar w:fldCharType="begin"/>
        </w:r>
        <w:r w:rsidR="00087ABF">
          <w:rPr>
            <w:noProof/>
            <w:webHidden/>
          </w:rPr>
          <w:instrText xml:space="preserve"> PAGEREF _Toc514140147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0" w:anchor="_Toc514140148" w:history="1">
        <w:r w:rsidR="00087ABF" w:rsidRPr="00276875">
          <w:rPr>
            <w:rStyle w:val="Hipervnculo"/>
            <w:noProof/>
          </w:rPr>
          <w:t>Tabla 1. Tabla cruzada entre hábito tabáquico y la edad.</w:t>
        </w:r>
        <w:r w:rsidR="00087ABF">
          <w:rPr>
            <w:noProof/>
            <w:webHidden/>
          </w:rPr>
          <w:tab/>
        </w:r>
        <w:r w:rsidR="00087ABF">
          <w:rPr>
            <w:noProof/>
            <w:webHidden/>
          </w:rPr>
          <w:fldChar w:fldCharType="begin"/>
        </w:r>
        <w:r w:rsidR="00087ABF">
          <w:rPr>
            <w:noProof/>
            <w:webHidden/>
          </w:rPr>
          <w:instrText xml:space="preserve"> PAGEREF _Toc514140148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1" w:anchor="_Toc514140149" w:history="1">
        <w:r w:rsidR="00087ABF" w:rsidRPr="00276875">
          <w:rPr>
            <w:rStyle w:val="Hipervnculo"/>
            <w:noProof/>
          </w:rPr>
          <w:t>Figura 10. Diagrama de barras: Relación entre edad y presencia de comorbilidades.</w:t>
        </w:r>
        <w:r w:rsidR="00087ABF">
          <w:rPr>
            <w:noProof/>
            <w:webHidden/>
          </w:rPr>
          <w:tab/>
        </w:r>
        <w:r w:rsidR="00087ABF">
          <w:rPr>
            <w:noProof/>
            <w:webHidden/>
          </w:rPr>
          <w:fldChar w:fldCharType="begin"/>
        </w:r>
        <w:r w:rsidR="00087ABF">
          <w:rPr>
            <w:noProof/>
            <w:webHidden/>
          </w:rPr>
          <w:instrText xml:space="preserve"> PAGEREF _Toc514140149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2" w:anchor="_Toc514140150" w:history="1">
        <w:r w:rsidR="00087ABF" w:rsidRPr="00276875">
          <w:rPr>
            <w:rStyle w:val="Hipervnculo"/>
            <w:noProof/>
          </w:rPr>
          <w:t>Figura 11. Diagrama de barras que representa la relación entre el sexo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3" w:anchor="_Toc514140151" w:history="1">
        <w:r w:rsidR="00087ABF" w:rsidRPr="00276875">
          <w:rPr>
            <w:rStyle w:val="Hipervnculo"/>
            <w:noProof/>
          </w:rPr>
          <w:t>Figura 12. Diagrama de barras que representa la relación entre el consumo de alcohol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1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4" w:anchor="_Toc514140152" w:history="1">
        <w:r w:rsidR="00087ABF" w:rsidRPr="00276875">
          <w:rPr>
            <w:rStyle w:val="Hipervnculo"/>
            <w:noProof/>
          </w:rPr>
          <w:t>Figura 13. Diagrama de barras que representa la relación entre el sexo y el consumo de alcohol.</w:t>
        </w:r>
        <w:r w:rsidR="00087ABF">
          <w:rPr>
            <w:noProof/>
            <w:webHidden/>
          </w:rPr>
          <w:tab/>
        </w:r>
        <w:r w:rsidR="00087ABF">
          <w:rPr>
            <w:noProof/>
            <w:webHidden/>
          </w:rPr>
          <w:fldChar w:fldCharType="begin"/>
        </w:r>
        <w:r w:rsidR="00087ABF">
          <w:rPr>
            <w:noProof/>
            <w:webHidden/>
          </w:rPr>
          <w:instrText xml:space="preserve"> PAGEREF _Toc514140152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5" w:anchor="_Toc514140153" w:history="1">
        <w:r w:rsidR="00087ABF" w:rsidRPr="00276875">
          <w:rPr>
            <w:rStyle w:val="Hipervnculo"/>
            <w:noProof/>
          </w:rPr>
          <w:t>Figura 14. Distribución de las localizaciones de los aneurismas según su tamaño</w:t>
        </w:r>
        <w:r w:rsidR="00087ABF">
          <w:rPr>
            <w:noProof/>
            <w:webHidden/>
          </w:rPr>
          <w:tab/>
        </w:r>
        <w:r w:rsidR="00087ABF">
          <w:rPr>
            <w:noProof/>
            <w:webHidden/>
          </w:rPr>
          <w:fldChar w:fldCharType="begin"/>
        </w:r>
        <w:r w:rsidR="00087ABF">
          <w:rPr>
            <w:noProof/>
            <w:webHidden/>
          </w:rPr>
          <w:instrText xml:space="preserve"> PAGEREF _Toc514140153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6" w:anchor="_Toc514140154" w:history="1">
        <w:r w:rsidR="00087ABF" w:rsidRPr="00276875">
          <w:rPr>
            <w:rStyle w:val="Hipervnculo"/>
            <w:noProof/>
          </w:rPr>
          <w:t>Tabla 2.  Estimación de riesgo  para número de aneurismas y tamaño</w:t>
        </w:r>
        <w:r w:rsidR="00087ABF">
          <w:rPr>
            <w:noProof/>
            <w:webHidden/>
          </w:rPr>
          <w:tab/>
        </w:r>
        <w:r w:rsidR="00087ABF">
          <w:rPr>
            <w:noProof/>
            <w:webHidden/>
          </w:rPr>
          <w:fldChar w:fldCharType="begin"/>
        </w:r>
        <w:r w:rsidR="00087ABF">
          <w:rPr>
            <w:noProof/>
            <w:webHidden/>
          </w:rPr>
          <w:instrText xml:space="preserve"> PAGEREF _Toc514140154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7" w:anchor="_Toc514140155" w:history="1">
        <w:r w:rsidR="00087ABF" w:rsidRPr="00276875">
          <w:rPr>
            <w:rStyle w:val="Hipervnculo"/>
            <w:noProof/>
          </w:rPr>
          <w:t>Figura 15. Diagrama de barras que relaciona la técnica del TEV con el tipo de antiagregación.</w:t>
        </w:r>
        <w:r w:rsidR="00087ABF">
          <w:rPr>
            <w:noProof/>
            <w:webHidden/>
          </w:rPr>
          <w:tab/>
        </w:r>
        <w:r w:rsidR="00087ABF">
          <w:rPr>
            <w:noProof/>
            <w:webHidden/>
          </w:rPr>
          <w:fldChar w:fldCharType="begin"/>
        </w:r>
        <w:r w:rsidR="00087ABF">
          <w:rPr>
            <w:noProof/>
            <w:webHidden/>
          </w:rPr>
          <w:instrText xml:space="preserve"> PAGEREF _Toc514140155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F5485A">
      <w:pPr>
        <w:pStyle w:val="Tabladeilustraciones"/>
        <w:tabs>
          <w:tab w:val="right" w:leader="dot" w:pos="8494"/>
        </w:tabs>
        <w:rPr>
          <w:rFonts w:eastAsiaTheme="minorEastAsia"/>
          <w:b w:val="0"/>
          <w:bCs w:val="0"/>
          <w:noProof/>
          <w:sz w:val="22"/>
          <w:szCs w:val="22"/>
          <w:lang w:eastAsia="es-ES"/>
        </w:rPr>
      </w:pPr>
      <w:hyperlink r:id="rId28" w:anchor="_Toc514140156" w:history="1">
        <w:r w:rsidR="00087ABF" w:rsidRPr="00276875">
          <w:rPr>
            <w:rStyle w:val="Hipervnculo"/>
            <w:noProof/>
          </w:rPr>
          <w:t>Figura 16.Diagrama de barras que relaciona los antecedentes de HSA y el número de intervenciones realizadas.</w:t>
        </w:r>
        <w:r w:rsidR="00087ABF">
          <w:rPr>
            <w:noProof/>
            <w:webHidden/>
          </w:rPr>
          <w:tab/>
        </w:r>
        <w:r w:rsidR="00087ABF">
          <w:rPr>
            <w:noProof/>
            <w:webHidden/>
          </w:rPr>
          <w:fldChar w:fldCharType="begin"/>
        </w:r>
        <w:r w:rsidR="00087ABF">
          <w:rPr>
            <w:noProof/>
            <w:webHidden/>
          </w:rPr>
          <w:instrText xml:space="preserve"> PAGEREF _Toc514140156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1" w:name="_Toc514140000"/>
      <w:r>
        <w:lastRenderedPageBreak/>
        <w:t>Introducción</w:t>
      </w:r>
      <w:bookmarkEnd w:id="1"/>
    </w:p>
    <w:p w:rsidR="00F308D9" w:rsidRDefault="00F308D9" w:rsidP="00F308D9">
      <w:pPr>
        <w:pStyle w:val="Ttulo2"/>
        <w:numPr>
          <w:ilvl w:val="1"/>
          <w:numId w:val="0"/>
        </w:numPr>
        <w:ind w:left="576" w:hanging="576"/>
      </w:pPr>
      <w:bookmarkStart w:id="2" w:name="_Toc514140001"/>
      <w:r>
        <w:t>Definición de aneurisma incidental</w:t>
      </w:r>
      <w:bookmarkEnd w:id="2"/>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7E1D23">
        <w:t xml:space="preserve"> </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941260" w:rsidP="00F308D9">
      <w:r>
        <w:t>El aneurisma puede</w:t>
      </w:r>
      <w:r w:rsidR="00F308D9">
        <w:t xml:space="preserve"> dar clínica por dos mecanismos principalmente. El primero es por la presión que pudiera ejercer en los tejidos que le rodean, es decir, por efecto masa. En el caso de los aneurism</w:t>
      </w:r>
      <w:r>
        <w:t>as intracraneales esto podría provoca</w:t>
      </w:r>
      <w:r w:rsidR="00F308D9">
        <w:t xml:space="preserve">r desde cefaleas hasta déficits focales. El segundo mecanismo sería por la propia rotura del aneurisma, lo que </w:t>
      </w:r>
      <w:r>
        <w:t>desencadenaría un sangrado.</w:t>
      </w:r>
    </w:p>
    <w:p w:rsidR="00F308D9" w:rsidRDefault="00F308D9" w:rsidP="00F308D9">
      <w:r>
        <w:t>Existen distintos tipos de aneurismas, según su forma pueden ser: saculares, unidos al vaso por un cuello o pedúnculo, o fusiformes, con ensanchamiento de toda la circunferencia</w:t>
      </w:r>
      <w:r w:rsidR="00941260">
        <w:t xml:space="preserve"> del vaso</w:t>
      </w:r>
      <w:r>
        <w:t xml:space="preserve">. También pueden clasificarse según su etiología: micóticos, la pared se debilita por una infección bacteriana; secundarios a un traumatismo; </w:t>
      </w:r>
      <w:r w:rsidR="00941260">
        <w:t>etiología arterioesclerótica o hipertensiva</w:t>
      </w:r>
      <w:r>
        <w:t>; de origen idiopático o genético</w:t>
      </w:r>
      <w:r w:rsidR="00941260">
        <w:t>,</w:t>
      </w:r>
      <w:r>
        <w:t xml:space="preserve"> o a</w:t>
      </w:r>
      <w:r w:rsidR="00941260">
        <w:t xml:space="preserve">sociados a ciertas enfermedades </w:t>
      </w:r>
      <w:r>
        <w:t>como la poliquis</w:t>
      </w:r>
      <w:r w:rsidR="00941260">
        <w:t>tosis renal</w:t>
      </w:r>
      <w:r>
        <w:t xml:space="preserve"> y sobre todo a enfermedades del tejido conectivo: enfermedad de </w:t>
      </w:r>
      <w:proofErr w:type="spellStart"/>
      <w:r>
        <w:t>Ehlers-Danlos</w:t>
      </w:r>
      <w:proofErr w:type="spellEnd"/>
      <w:r>
        <w:t>, enfermedad</w:t>
      </w:r>
      <w:r w:rsidR="00941260">
        <w:t xml:space="preserve"> de </w:t>
      </w:r>
      <w:proofErr w:type="spellStart"/>
      <w:r w:rsidR="00941260">
        <w:t>Marfan</w:t>
      </w:r>
      <w:proofErr w:type="spellEnd"/>
      <w:r w:rsidR="00941260">
        <w:t>, coartación de aorta o</w:t>
      </w:r>
      <w:r>
        <w:t xml:space="preserve">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3" w:name="_Toc514140002"/>
      <w:r>
        <w:t>Epidemiología</w:t>
      </w:r>
      <w:bookmarkEnd w:id="3"/>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00FE78C1" w:rsidRPr="00FE78C1">
        <w:rPr>
          <w:rFonts w:ascii="Calibri" w:hAnsi="Calibri" w:cs="Calibri"/>
        </w:rPr>
        <w:t>(3)</w:t>
      </w:r>
      <w:r w:rsidR="007634F5" w:rsidRPr="007634F5">
        <w:rPr>
          <w:rFonts w:ascii="Calibri" w:hAnsi="Calibri" w:cs="Calibri"/>
        </w:rPr>
        <w:t>(3)</w:t>
      </w:r>
      <w:r w:rsidR="00786BDC" w:rsidRPr="00786BDC">
        <w:rPr>
          <w:rFonts w:ascii="Calibri" w:hAnsi="Calibri" w:cs="Calibri"/>
        </w:rPr>
        <w:t>(3)</w:t>
      </w:r>
      <w:r w:rsidR="00216D3A" w:rsidRPr="00216D3A">
        <w:rPr>
          <w:rFonts w:ascii="Calibri" w:hAnsi="Calibri" w:cs="Calibri"/>
        </w:rPr>
        <w:t>(3)</w:t>
      </w:r>
      <w:r w:rsidR="00B067E8" w:rsidRPr="00B067E8">
        <w:rPr>
          <w:rFonts w:ascii="Calibri" w:hAnsi="Calibri" w:cs="Calibri"/>
        </w:rPr>
        <w:t>(3)(3)</w:t>
      </w:r>
      <w:r w:rsidR="00484577" w:rsidRPr="00484577">
        <w:rPr>
          <w:rFonts w:ascii="Calibri" w:hAnsi="Calibri" w:cs="Calibri"/>
        </w:rPr>
        <w:t>(3)</w:t>
      </w:r>
      <w:r w:rsidR="00AA3449" w:rsidRPr="00AA3449">
        <w:rPr>
          <w:rFonts w:ascii="Calibri" w:hAnsi="Calibri" w:cs="Calibri"/>
        </w:rPr>
        <w:t>(3)</w:t>
      </w:r>
      <w:r w:rsidR="00B76558" w:rsidRPr="00B76558">
        <w:rPr>
          <w:rFonts w:ascii="Calibri" w:hAnsi="Calibri" w:cs="Calibri"/>
        </w:rPr>
        <w:t>(3)</w:t>
      </w:r>
      <w:r w:rsidRPr="00B33078">
        <w:t>. Se estima que la prevalencia de aneurismas en la población adulta es de 3-5% (aunque varía d</w:t>
      </w:r>
      <w:r w:rsidR="00941260">
        <w:t xml:space="preserve">ependiendo de si el estudio es </w:t>
      </w:r>
      <w:r w:rsidR="00C90D84">
        <w:t xml:space="preserve"> mediante autopsia</w:t>
      </w:r>
      <w:r w:rsidR="00941260">
        <w:t xml:space="preserve"> o angiográfico</w:t>
      </w:r>
      <w:r w:rsidR="00C90D84">
        <w:t>)</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4" w:name="_Toc514140003"/>
      <w:r>
        <w:t>Historia natural del aneurisma</w:t>
      </w:r>
      <w:bookmarkEnd w:id="4"/>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w:t>
      </w:r>
      <w:r>
        <w:lastRenderedPageBreak/>
        <w:t>ruptura de una manera clara, si no que según el contexto que le acompañe se decidirá una vía de actuación. La evolución natural del aneurisma es su ruptura</w:t>
      </w:r>
      <w:r w:rsidR="00941260">
        <w:t xml:space="preserve"> </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5" w:name="_Toc514140004"/>
      <w:r>
        <w:t>Hemorragia Subaracnoidea (HSA)</w:t>
      </w:r>
      <w:bookmarkEnd w:id="5"/>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w:t>
      </w:r>
      <w:r w:rsidR="00941260">
        <w:t>paña frecuentemente de náuseas,</w:t>
      </w:r>
      <w:r>
        <w:t xml:space="preserve">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w:t>
      </w:r>
      <w:r w:rsidR="00941260">
        <w:t xml:space="preserve"> serían</w:t>
      </w:r>
      <w:r>
        <w:t xml:space="preserve">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w:t>
      </w:r>
      <w:r w:rsidR="009D565B">
        <w:t>morragia es máximo</w:t>
      </w:r>
      <w:r>
        <w:t xml:space="preserve">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w:t>
      </w:r>
      <w:r w:rsidR="009D565B">
        <w:t>grafía</w:t>
      </w:r>
      <w:r>
        <w:t xml:space="preserve"> Doppler transcraneal principalmente. Son sintomáticos en menos del 30% de los casos, dando síntomas por la isquemia cerebral producida. Estos síntomas van desde alteraciones del nivel de conciencia o cefalea hasta déficits neurológicos según </w:t>
      </w:r>
      <w:r w:rsidR="009D565B">
        <w:t>la localización de</w:t>
      </w:r>
      <w:r>
        <w:t xml:space="preserve">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w:t>
      </w:r>
      <w:r w:rsidR="009D565B">
        <w:t xml:space="preserve"> la liberación de</w:t>
      </w:r>
      <w:r>
        <w:t xml:space="preserv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r w:rsidR="009D565B">
        <w:t>.</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6" w:name="_Toc514140005"/>
      <w:r>
        <w:t>Factores pronósticos y factores de riesgo de ruptura aneurismática</w:t>
      </w:r>
      <w:bookmarkEnd w:id="6"/>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w:t>
      </w:r>
      <w:r w:rsidR="009D565B">
        <w:t xml:space="preserve">los </w:t>
      </w:r>
      <w:r>
        <w:t>distintos vasos sanguíneos tienen diferentes condiciones hemodinámicas, influyendo en la evolución natural</w:t>
      </w:r>
      <w:r w:rsidR="009D565B">
        <w:t xml:space="preserve"> del aneurisma</w:t>
      </w:r>
      <w:r>
        <w:t>. Los aneurismas localizados en la circulación anterior tienen mayor riesgo de ruptura, a excepción de la localización vertebrobasilar, que constituye un factor independiente de ruptura. La localización posterior</w:t>
      </w:r>
      <w:r w:rsidR="009D565B">
        <w:t xml:space="preserve"> aunque tiene menor riesgo de </w:t>
      </w:r>
      <w:r w:rsidR="00EF2744">
        <w:t>HSA aneurismática</w:t>
      </w:r>
      <w:r w:rsidR="009D565B">
        <w:t>,</w:t>
      </w:r>
      <w:r>
        <w:t xml:space="preserve"> tiene peor pronóstico, causando cuadros más graves</w:t>
      </w:r>
      <w:r w:rsidR="009D565B">
        <w:t>.</w:t>
      </w:r>
      <w:r>
        <w:t xml:space="preserve"> </w:t>
      </w:r>
      <w:r w:rsidR="009D565B">
        <w:t>P</w:t>
      </w:r>
      <w:r>
        <w:t xml:space="preserve">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Crecimiento: indica ruptura inminente incluso en aneurismas pequeños. El tamaño inicial del aneurisma juega un papel muy importante como predictor de crecimiento</w:t>
      </w:r>
      <w:r w:rsidR="009D565B">
        <w:t xml:space="preserve">, puesto que </w:t>
      </w:r>
      <w:r>
        <w:t xml:space="preserve">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9D565B">
        <w:t xml:space="preserve"> </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 xml:space="preserve">Edad: es un factor a tener en cuenta de cara al tratamiento, a mayor edad mayor morbimortalidad. Una edad mayor no implica mayor riesgo de ruptura, pero en una persona joven el tiempo de evolución del aneurisma será mayor, lo que conlleva mayor posibilidad de ruptura o </w:t>
      </w:r>
      <w:r w:rsidR="00860908">
        <w:t xml:space="preserve">de </w:t>
      </w:r>
      <w:r>
        <w:t>génesis de nuevos aneurismas</w:t>
      </w:r>
      <w:r w:rsidR="00860908">
        <w:t xml:space="preserve"> </w:t>
      </w:r>
      <w:r>
        <w:fldChar w:fldCharType="begin"/>
      </w:r>
      <w:r w:rsidR="00786BDC">
        <w:instrText xml:space="preserve"> ADDIN ZOTERO_ITEM CSL_CITATION {"citationID":"2uby1SBX","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786BDC" w:rsidRPr="00786BDC">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rsidR="009D565B">
        <w:t xml:space="preserve"> </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w:t>
      </w:r>
      <w:r w:rsidR="00860908">
        <w:t xml:space="preserve">que carecen de </w:t>
      </w:r>
      <w:r>
        <w:t>historia de HSA y los que sí la tienen, puesto que se ha demostrado que el comportamiento de los aneurismas es diferente. Para un mismo tamaño, el riesgo de ruptura en pacientes con historia de HSA y pacientes sin ella</w:t>
      </w:r>
      <w:r w:rsidR="00670F15">
        <w:t xml:space="preserve"> para un diámetro aneurismático inferior a 10mm</w:t>
      </w:r>
      <w:r>
        <w:t xml:space="preserve">, el riesgo de ruptura es </w:t>
      </w:r>
      <w:r>
        <w:lastRenderedPageBreak/>
        <w:t xml:space="preserve">de 0.5%/año y 0.05%/año respectivamente. En los pacientes que </w:t>
      </w:r>
      <w:r w:rsidR="00860908">
        <w:t>no tienen</w:t>
      </w:r>
      <w:r>
        <w:t xml:space="preserve"> historia de HSA </w:t>
      </w:r>
      <w:r w:rsidR="00860908">
        <w:t>previa</w:t>
      </w:r>
      <w:r>
        <w:t xml:space="preserve"> el tamaño y la localización son factores predictores de ruptura, independie</w:t>
      </w:r>
      <w:r w:rsidR="00860908">
        <w:t xml:space="preserv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rsidR="00860908">
        <w:t xml:space="preserve"> </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rsidR="00860908">
        <w:t xml:space="preserve"> </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7" w:name="_Toc514140006"/>
      <w:r>
        <w:t>Tratamiento de los aneurismas incidentales</w:t>
      </w:r>
      <w:bookmarkEnd w:id="7"/>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8" w:name="_Toc514140007"/>
      <w:r>
        <w:t>Tratamiento quirúrgico</w:t>
      </w:r>
      <w:bookmarkEnd w:id="8"/>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En numerosa</w:t>
      </w:r>
      <w:r w:rsidR="00216D3A">
        <w:t>s ocasiones, un elevado riesgo d</w:t>
      </w:r>
      <w:r w:rsidR="00171FF3">
        <w:t xml:space="preserve">e </w:t>
      </w:r>
      <w:r w:rsidR="008030F4">
        <w:t>hemorragia aneurismática</w:t>
      </w:r>
      <w:r w:rsidR="00171FF3">
        <w:t xml:space="preserve"> está asociado a una </w:t>
      </w:r>
      <w:r w:rsidR="008030F4">
        <w:t>m</w:t>
      </w:r>
      <w:r w:rsidR="00171FF3">
        <w:t>ayor morbimortalidad quirúrgica</w:t>
      </w:r>
      <w:r w:rsidR="00860908">
        <w:t xml:space="preserve"> </w:t>
      </w:r>
      <w:r>
        <w:fldChar w:fldCharType="begin"/>
      </w:r>
      <w:r w:rsidR="00216D3A">
        <w:instrText xml:space="preserve"> ADDIN ZOTERO_ITEM CSL_CITATION {"citationID":"nQwzPL0U","properties":{"formattedCitation":"(3,10)","plainCitation":"(3,10)","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216D3A" w:rsidRPr="00216D3A">
        <w:rPr>
          <w:rFonts w:ascii="Calibri Light" w:hAnsi="Calibri Light" w:cs="Calibri Light"/>
        </w:rPr>
        <w:t>(3,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216D3A">
        <w:t xml:space="preserve"> </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4E3624">
        <w:t xml:space="preserve"> </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9" w:name="_Toc514140008"/>
      <w:r>
        <w:t>Tratamiento endovascular</w:t>
      </w:r>
      <w:bookmarkEnd w:id="9"/>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xml:space="preserve">, siendo una alternativa segura para los pacientes en </w:t>
      </w:r>
      <w:r w:rsidR="004E3624">
        <w:t xml:space="preserve">los cuales no es posible llevar a cabo </w:t>
      </w:r>
      <w:r>
        <w:t>la</w:t>
      </w:r>
      <w:r w:rsidR="004E3624">
        <w:t xml:space="preserve"> cirugía </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w:t>
      </w:r>
      <w:r w:rsidR="004E3624">
        <w:t>sin embargo</w:t>
      </w:r>
      <w:r>
        <w:t xml:space="preserve">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rsidR="004E3624">
        <w:t xml:space="preserve"> </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FE78C1" w:rsidRPr="00FE78C1">
        <w:rPr>
          <w:rFonts w:ascii="Calibri" w:hAnsi="Calibri" w:cs="Calibri"/>
        </w:rPr>
        <w:t>(13)</w:t>
      </w:r>
      <w:r w:rsidR="007634F5" w:rsidRPr="007634F5">
        <w:rPr>
          <w:rFonts w:ascii="Calibri" w:hAnsi="Calibri" w:cs="Calibri"/>
        </w:rPr>
        <w:t>(13)</w:t>
      </w:r>
      <w:r w:rsidR="00786BDC" w:rsidRPr="00786BDC">
        <w:rPr>
          <w:rFonts w:ascii="Calibri" w:hAnsi="Calibri" w:cs="Calibri"/>
        </w:rPr>
        <w:t>(13)</w:t>
      </w:r>
      <w:r w:rsidR="00216D3A" w:rsidRPr="00216D3A">
        <w:rPr>
          <w:rFonts w:ascii="Calibri" w:hAnsi="Calibri" w:cs="Calibri"/>
        </w:rPr>
        <w:t>(13)</w:t>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3492">
        <w:t xml:space="preserve"> </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10" w:name="_Toc514140009"/>
      <w:r>
        <w:t>Justificación del Proyecto</w:t>
      </w:r>
      <w:bookmarkEnd w:id="10"/>
    </w:p>
    <w:p w:rsidR="009B4055" w:rsidRPr="0054730A" w:rsidRDefault="009B4055" w:rsidP="000C7C78">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7C53E5">
      <w:pPr>
        <w:pStyle w:val="Ttulo1"/>
      </w:pPr>
      <w:bookmarkStart w:id="11" w:name="_Toc514140010"/>
      <w:r>
        <w:t>Objetivos</w:t>
      </w:r>
      <w:bookmarkEnd w:id="11"/>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2" w:name="_Toc514140011"/>
      <w:r>
        <w:lastRenderedPageBreak/>
        <w:t>Material y métodos</w:t>
      </w:r>
      <w:bookmarkEnd w:id="12"/>
    </w:p>
    <w:p w:rsidR="003E1DC9" w:rsidRPr="00284A8E" w:rsidRDefault="003E1DC9" w:rsidP="003E1DC9">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F632EC">
      <w:pPr>
        <w:pStyle w:val="Ttulo2"/>
      </w:pPr>
      <w:bookmarkStart w:id="13" w:name="_Toc514140012"/>
      <w:r>
        <w:t>Criterios de inclusión</w:t>
      </w:r>
      <w:bookmarkEnd w:id="13"/>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255E6E" w:rsidRDefault="00F632EC" w:rsidP="00F632EC">
      <w:pPr>
        <w:pStyle w:val="Ttulo2"/>
      </w:pPr>
      <w:bookmarkStart w:id="14" w:name="_Toc514140013"/>
      <w:r>
        <w:t>Datos recogidos</w:t>
      </w:r>
      <w:bookmarkEnd w:id="14"/>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0C7C78" w:rsidP="00E3729E">
      <w:pPr>
        <w:pStyle w:val="Prrafodelista"/>
        <w:numPr>
          <w:ilvl w:val="0"/>
          <w:numId w:val="2"/>
        </w:numPr>
      </w:pPr>
      <w:r>
        <w:t>Motivo o causa que condujo</w:t>
      </w:r>
      <w:r w:rsidR="00255E6E">
        <w:t xml:space="preserve"> </w:t>
      </w:r>
      <w:r>
        <w:t>a</w:t>
      </w:r>
      <w:r w:rsidR="00255E6E">
        <w:t>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5" w:name="_Toc514140014"/>
      <w:r>
        <w:t>Análisis estadístico</w:t>
      </w:r>
      <w:bookmarkEnd w:id="15"/>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6" w:name="_Toc514140015"/>
      <w:r>
        <w:lastRenderedPageBreak/>
        <w:t>Descriptivo</w:t>
      </w:r>
      <w:bookmarkEnd w:id="16"/>
    </w:p>
    <w:p w:rsidR="00F657AA" w:rsidRDefault="00F657AA" w:rsidP="00F657AA">
      <w:pPr>
        <w:pStyle w:val="Prrafodelista"/>
        <w:numPr>
          <w:ilvl w:val="0"/>
          <w:numId w:val="6"/>
        </w:numPr>
      </w:pPr>
      <w:r>
        <w:t>Variables cuantitativas: tamaño de la muestra, media</w:t>
      </w:r>
      <w:r w:rsidR="00832E4D">
        <w:t>, mediana</w:t>
      </w:r>
      <w:r>
        <w:t xml:space="preserve"> y valores mínimo y máximo.</w:t>
      </w:r>
    </w:p>
    <w:p w:rsidR="00F657AA" w:rsidRDefault="00F657AA" w:rsidP="00F657AA">
      <w:pPr>
        <w:pStyle w:val="Prrafodelista"/>
        <w:numPr>
          <w:ilvl w:val="0"/>
          <w:numId w:val="6"/>
        </w:numPr>
      </w:pPr>
      <w:r>
        <w:t>V</w:t>
      </w:r>
      <w:r w:rsidRPr="00F657AA">
        <w:t>ariables cua</w:t>
      </w:r>
      <w:r w:rsidR="00C23492">
        <w:t>li</w:t>
      </w:r>
      <w:r w:rsidRPr="00F657AA">
        <w:t>tativas</w:t>
      </w:r>
      <w:r>
        <w:t>: distribución mediante tablas de frecuencias.</w:t>
      </w:r>
    </w:p>
    <w:p w:rsidR="00F657AA" w:rsidRDefault="00F657AA" w:rsidP="00F657AA">
      <w:pPr>
        <w:pStyle w:val="Ttulo3"/>
        <w:rPr>
          <w:rFonts w:eastAsia="ArialMT"/>
        </w:rPr>
      </w:pPr>
      <w:bookmarkStart w:id="17" w:name="_Toc514140016"/>
      <w:r>
        <w:rPr>
          <w:rFonts w:eastAsia="ArialMT"/>
        </w:rPr>
        <w:t>Analítico</w:t>
      </w:r>
      <w:bookmarkEnd w:id="17"/>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8" w:name="_Toc514140017"/>
      <w:r>
        <w:t>Resultados</w:t>
      </w:r>
      <w:bookmarkEnd w:id="18"/>
    </w:p>
    <w:p w:rsidR="00255E6E" w:rsidRDefault="00C609B5" w:rsidP="00B52E59">
      <w:pPr>
        <w:pStyle w:val="Ttulo2"/>
      </w:pPr>
      <w:bookmarkStart w:id="19" w:name="_Toc514140018"/>
      <w:r>
        <w:t>Descripción</w:t>
      </w:r>
      <w:r w:rsidR="002B219D">
        <w:t xml:space="preserve"> de la muestra</w:t>
      </w:r>
      <w:bookmarkEnd w:id="19"/>
    </w:p>
    <w:p w:rsidR="00B026A8" w:rsidRDefault="007B51B8" w:rsidP="00AA12F8">
      <w:r>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t xml:space="preserve"> t</w:t>
      </w:r>
      <w:r w:rsidR="006422B8">
        <w:t xml:space="preserve">omó como punto de corte </w:t>
      </w:r>
      <w:r>
        <w:t xml:space="preserve">60 años, de </w:t>
      </w:r>
      <w:r w:rsidR="005C388F">
        <w:t>modo que respecto a la variable edad</w:t>
      </w:r>
      <w:r>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017696" w:rsidRPr="00017696" w:rsidRDefault="00017696" w:rsidP="00AA12F8">
      <w:pPr>
        <w:rPr>
          <w:color w:val="E20087"/>
        </w:rPr>
      </w:pPr>
      <w:r>
        <w:rPr>
          <w:color w:val="E20087"/>
        </w:rPr>
        <w:t>FIGURAS 1 2 Y 3</w:t>
      </w:r>
    </w:p>
    <w:p w:rsidR="00524EDC" w:rsidRDefault="006422B8" w:rsidP="00524EDC">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C23492">
        <w:t>al menos un</w:t>
      </w:r>
      <w:r w:rsidR="005C388F">
        <w:t xml:space="preserve"> episodio </w:t>
      </w:r>
      <w:r w:rsidR="00C23492">
        <w:t xml:space="preserve">anterior </w:t>
      </w:r>
      <w:r w:rsidR="005C388F">
        <w:t>de</w:t>
      </w:r>
      <w:r w:rsidR="001E04F5">
        <w:t xml:space="preserve"> HSA</w:t>
      </w:r>
      <w:r w:rsidR="00D56B90">
        <w:t xml:space="preserve"> (10%) y </w:t>
      </w:r>
      <w:r w:rsidR="005C388F">
        <w:t>un 70% tenía</w:t>
      </w:r>
      <w:r w:rsidR="00D56B90">
        <w:t xml:space="preserve"> algún tipo de comorbilidad.</w:t>
      </w:r>
      <w:r w:rsidR="00524EDC" w:rsidRPr="00524EDC">
        <w:t xml:space="preserve"> </w:t>
      </w:r>
      <w:r w:rsidR="00997B2E">
        <w:t>En el 663.3</w:t>
      </w:r>
      <w:r w:rsidR="00524EDC">
        <w:t>% de los casos se halló un único aneurisma, mientras qu</w:t>
      </w:r>
      <w:r w:rsidR="00997B2E">
        <w:t>e en el 36</w:t>
      </w:r>
      <w:r w:rsidR="00524EDC">
        <w:t>.</w:t>
      </w:r>
      <w:r w:rsidR="00997B2E">
        <w:t>7</w:t>
      </w:r>
      <w:r w:rsidR="00524EDC">
        <w:t xml:space="preserve">% restante coexistían </w:t>
      </w:r>
      <w:r w:rsidR="00D474F8">
        <w:t>más de uno en un mismo paciente. El máximo número de aneurismas</w:t>
      </w:r>
      <w:r w:rsidR="00997B2E">
        <w:t xml:space="preserve"> encontrados</w:t>
      </w:r>
      <w:r w:rsidR="00D474F8">
        <w:t xml:space="preserve"> en un mismo paciente  fue de 5.</w:t>
      </w:r>
    </w:p>
    <w:p w:rsidR="00F066FA" w:rsidRPr="001423BF" w:rsidRDefault="005C388F" w:rsidP="00C23492">
      <w:pPr>
        <w:spacing w:after="0"/>
        <w:rPr>
          <w:b/>
          <w:i/>
          <w:color w:val="FFFFFF" w:themeColor="background1"/>
        </w:rPr>
      </w:pPr>
      <w:r>
        <w:t>El 17.9% de los pacientes</w:t>
      </w:r>
      <w:r w:rsidR="00410063">
        <w:t xml:space="preserve"> consumió alcohol de manera regular y</w:t>
      </w:r>
      <w:r>
        <w:t xml:space="preserve"> para</w:t>
      </w:r>
      <w:r w:rsidR="00410063">
        <w:t xml:space="preserve"> el 70% </w:t>
      </w:r>
      <w:r>
        <w:t>se recogía en la historia hábito tabáquico</w:t>
      </w:r>
      <w:r w:rsidR="00410063">
        <w:t>.</w:t>
      </w:r>
      <w:r w:rsidR="00576522" w:rsidRPr="00576522">
        <w:t xml:space="preserve"> </w:t>
      </w:r>
      <w:r>
        <w:t xml:space="preserve">El70% presentaba </w:t>
      </w:r>
      <w:r w:rsidR="00576522">
        <w:t>algún tipo de clínica neurol</w:t>
      </w:r>
      <w:r w:rsidR="00D266FC">
        <w:t>ógica, la cual les condujo a realizar las pruebas</w:t>
      </w:r>
      <w:r w:rsidR="001A776F">
        <w:t xml:space="preserve"> de imagen</w:t>
      </w:r>
      <w:r w:rsidR="00D266FC">
        <w:t xml:space="preserve"> que descubri</w:t>
      </w:r>
      <w:r w:rsidR="00977FEA">
        <w:t>eron la presencia del aneurisma</w:t>
      </w:r>
      <w:r>
        <w:t>. Las</w:t>
      </w:r>
      <w:r w:rsidR="00066356">
        <w:t xml:space="preserve"> </w:t>
      </w:r>
      <w:r w:rsidR="00B5074C">
        <w:t>circunstancias</w:t>
      </w:r>
      <w:r w:rsidR="00066356">
        <w:t xml:space="preserve"> que motivaro</w:t>
      </w:r>
      <w:r w:rsidR="00B5074C">
        <w:t>n el diagnóstico</w:t>
      </w:r>
      <w:r>
        <w:t xml:space="preserve"> del aneurisma fueron:</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w:t>
      </w:r>
      <w:r w:rsidR="00A230C9">
        <w:t xml:space="preserve"> de los 30 </w:t>
      </w:r>
      <w:r w:rsidR="00157CEE">
        <w:t xml:space="preserve">casos. </w:t>
      </w:r>
    </w:p>
    <w:p w:rsidR="00F066FA" w:rsidRDefault="00F066FA" w:rsidP="00E3729E">
      <w:pPr>
        <w:pStyle w:val="Prrafodelista"/>
        <w:numPr>
          <w:ilvl w:val="0"/>
          <w:numId w:val="1"/>
        </w:numPr>
      </w:pPr>
      <w:r>
        <w:t>Amnesia</w:t>
      </w:r>
      <w:r w:rsidR="00157CEE">
        <w:t xml:space="preserve"> 3 pacientes. </w:t>
      </w:r>
    </w:p>
    <w:p w:rsidR="00F023D6" w:rsidRDefault="00F023D6" w:rsidP="00E3729E">
      <w:pPr>
        <w:pStyle w:val="Prrafodelista"/>
        <w:numPr>
          <w:ilvl w:val="0"/>
          <w:numId w:val="1"/>
        </w:numPr>
      </w:pPr>
      <w:r>
        <w:t xml:space="preserve">Enfermedad ateroesclerótica en carótida interna en </w:t>
      </w:r>
      <w:r w:rsidR="00A230C9">
        <w:t xml:space="preserve">un </w:t>
      </w:r>
      <w:r>
        <w:t>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lastRenderedPageBreak/>
        <w:t>ICTUS</w:t>
      </w:r>
      <w:r w:rsidR="007B2268">
        <w:t xml:space="preserve"> en un total de 4 pacientes. En uno de ellos fue hemorrágico (HSA)</w:t>
      </w:r>
      <w:r w:rsidR="00C23492">
        <w:t xml:space="preserve"> </w:t>
      </w:r>
      <w:r w:rsidR="00A230C9">
        <w:t>-sin relación con el aneurisma encontrado-</w:t>
      </w:r>
      <w:r w:rsidR="007B2268">
        <w:t xml:space="preserve"> y en el resto de tipo isquémico.</w:t>
      </w:r>
    </w:p>
    <w:p w:rsidR="00A230C9" w:rsidRDefault="00977FEA" w:rsidP="00C23492">
      <w:pPr>
        <w:pStyle w:val="Prrafodelista"/>
        <w:numPr>
          <w:ilvl w:val="0"/>
          <w:numId w:val="1"/>
        </w:numPr>
        <w:spacing w:after="0"/>
      </w:pPr>
      <w:r>
        <w:t>Síncope</w:t>
      </w:r>
      <w:r w:rsidR="007B2268">
        <w:t xml:space="preserve"> en 2 pacientes. </w:t>
      </w:r>
    </w:p>
    <w:p w:rsidR="00A230C9" w:rsidRPr="00017696" w:rsidRDefault="00A230C9" w:rsidP="00017696">
      <w:pPr>
        <w:spacing w:after="0" w:line="240" w:lineRule="auto"/>
        <w:rPr>
          <w:color w:val="E20087"/>
        </w:rPr>
      </w:pPr>
      <w:r>
        <w:t xml:space="preserve"> </w:t>
      </w:r>
      <w:r w:rsidR="00017696">
        <w:rPr>
          <w:color w:val="E20087"/>
        </w:rPr>
        <w:t>FIGURAS 4 5 Y 6</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En ningún caso el aneurisma aumentó de tamaño</w:t>
      </w:r>
      <w:r w:rsidR="00D9657F">
        <w:t>.</w:t>
      </w:r>
    </w:p>
    <w:p w:rsidR="006B6F18" w:rsidRDefault="00F80935" w:rsidP="007B51B8">
      <w:r>
        <w:t>E</w:t>
      </w:r>
      <w:r w:rsidR="00A230C9">
        <w:t>n e</w:t>
      </w:r>
      <w:r>
        <w:t>l 86.</w:t>
      </w:r>
      <w:r w:rsidR="00214852">
        <w:t>6</w:t>
      </w:r>
      <w:r w:rsidR="007E5172">
        <w:t xml:space="preserve">% </w:t>
      </w:r>
      <w:r w:rsidR="00A230C9">
        <w:t xml:space="preserve">de los casos el aneurisma </w:t>
      </w:r>
      <w:r w:rsidR="007E5172">
        <w:t>estaba situado en la circulación anterior,</w:t>
      </w:r>
      <w:r w:rsidR="00D474F8">
        <w:t xml:space="preserve"> dependiendo de la ACI el 43.3%</w:t>
      </w:r>
      <w:r w:rsidR="00B35544">
        <w:t>.</w:t>
      </w:r>
      <w:r w:rsidR="000325ED">
        <w:t xml:space="preserve"> En los 24  casos en los cuales se recogió la morfología del aneurisma 21 eran saculares (87.5%) y 3 eran irregulares con lobulaciones (12.5%).</w:t>
      </w:r>
    </w:p>
    <w:p w:rsidR="00017696" w:rsidRPr="00017696" w:rsidRDefault="00017696" w:rsidP="007B51B8">
      <w:pPr>
        <w:rPr>
          <w:color w:val="E20087"/>
        </w:rPr>
      </w:pPr>
      <w:r>
        <w:rPr>
          <w:color w:val="E20087"/>
        </w:rPr>
        <w:t>FIGURAS 7 Y 8</w:t>
      </w:r>
    </w:p>
    <w:p w:rsidR="000325ED" w:rsidRDefault="00576522" w:rsidP="007B51B8">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C0490A">
      <w:pPr>
        <w:pStyle w:val="Ttulo2"/>
      </w:pPr>
      <w:bookmarkStart w:id="20" w:name="_Toc514140019"/>
      <w:r>
        <w:t>Descripción</w:t>
      </w:r>
      <w:r w:rsidR="00F336CE">
        <w:t xml:space="preserve"> de las complicaciones</w:t>
      </w:r>
      <w:bookmarkEnd w:id="20"/>
    </w:p>
    <w:p w:rsidR="00B70062" w:rsidRDefault="00B70062" w:rsidP="00B70062">
      <w:r>
        <w:t>Hubo complicaciones en un 40% de los casos, todas</w:t>
      </w:r>
      <w:r w:rsidR="008428FC">
        <w:t xml:space="preserve"> ellas autolimitadas</w:t>
      </w:r>
      <w:r w:rsidR="00C0490A">
        <w:t xml:space="preserve"> y</w:t>
      </w:r>
      <w:r w:rsidR="00FA0CEB">
        <w:t xml:space="preserve"> sin  secuelas</w:t>
      </w:r>
      <w:r w:rsidR="008428FC">
        <w:t xml:space="preserve">. Las complicaciones que se encontraron </w:t>
      </w:r>
      <w:r w:rsidR="00C0490A">
        <w:t>fueron las siguientes</w:t>
      </w:r>
      <w:r>
        <w:t>:</w:t>
      </w:r>
    </w:p>
    <w:p w:rsidR="00B70062" w:rsidRDefault="00B70062" w:rsidP="00E3729E">
      <w:pPr>
        <w:pStyle w:val="Prrafodelista"/>
        <w:numPr>
          <w:ilvl w:val="0"/>
          <w:numId w:val="1"/>
        </w:numPr>
      </w:pPr>
      <w:r>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017696" w:rsidRPr="00017696" w:rsidRDefault="00017696" w:rsidP="00017696">
      <w:pPr>
        <w:pStyle w:val="Prrafodelista"/>
        <w:rPr>
          <w:color w:val="E20087"/>
        </w:rPr>
      </w:pPr>
      <w:r>
        <w:rPr>
          <w:color w:val="E20087"/>
        </w:rPr>
        <w:t>FIGURA 9DCHA</w:t>
      </w:r>
    </w:p>
    <w:p w:rsidR="00B70062" w:rsidRDefault="00B70062" w:rsidP="00E3729E">
      <w:pPr>
        <w:pStyle w:val="Prrafodelista"/>
        <w:numPr>
          <w:ilvl w:val="0"/>
          <w:numId w:val="1"/>
        </w:numPr>
      </w:pPr>
      <w:r>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6B5E99" w:rsidP="00C609B5">
      <w:pPr>
        <w:pStyle w:val="Ttulo2"/>
      </w:pPr>
      <w:bookmarkStart w:id="21" w:name="_Toc514140020"/>
      <w:r>
        <w:t>Relaciones entre variables</w:t>
      </w:r>
      <w:bookmarkEnd w:id="21"/>
    </w:p>
    <w:p w:rsidR="00D9657F" w:rsidRDefault="0067534C" w:rsidP="003F7C40">
      <w:r>
        <w:t xml:space="preserve">Al analizar los datos recogidos se relacionaron entre sí, </w:t>
      </w:r>
      <w:r w:rsidR="00B95847">
        <w:t>encontramos</w:t>
      </w:r>
      <w:r w:rsidR="006B5E99">
        <w:t xml:space="preserve"> los siguientes resultados</w:t>
      </w:r>
      <w:r>
        <w:t>:</w:t>
      </w:r>
    </w:p>
    <w:p w:rsidR="00017696" w:rsidRPr="00017696" w:rsidRDefault="00017696" w:rsidP="003F7C40">
      <w:pPr>
        <w:rPr>
          <w:color w:val="E20087"/>
        </w:rPr>
      </w:pPr>
      <w:r>
        <w:rPr>
          <w:color w:val="E20087"/>
        </w:rPr>
        <w:lastRenderedPageBreak/>
        <w:t>TABLA 1 Y FIGURA 10</w:t>
      </w:r>
    </w:p>
    <w:p w:rsidR="00AF7F2C" w:rsidRDefault="001F282C" w:rsidP="00AF7F2C">
      <w:pPr>
        <w:pStyle w:val="Prrafodelista"/>
        <w:numPr>
          <w:ilvl w:val="0"/>
          <w:numId w:val="8"/>
        </w:numPr>
      </w:pPr>
      <w:r>
        <w:t xml:space="preserve">Se </w:t>
      </w:r>
      <w:r w:rsidR="00730EF9">
        <w:t xml:space="preserve">observó </w:t>
      </w:r>
      <w:r w:rsidR="00AF7F2C">
        <w:t>una</w:t>
      </w:r>
      <w:r>
        <w:t xml:space="preserve"> relación </w:t>
      </w:r>
      <w:r w:rsidR="00730EF9">
        <w:t>entre</w:t>
      </w:r>
      <w:r>
        <w:t xml:space="preserve"> la edad y el hábito tabáquico, y también </w:t>
      </w:r>
      <w:r w:rsidR="00730EF9">
        <w:t>entre la edad y</w:t>
      </w:r>
      <w:r>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5B305F" w:rsidP="00AD7442">
      <w:pPr>
        <w:pStyle w:val="Prrafodelista"/>
        <w:numPr>
          <w:ilvl w:val="0"/>
          <w:numId w:val="7"/>
        </w:numPr>
      </w:pPr>
      <w:r>
        <w:t xml:space="preserve">Encontramos que los hombres tenían 1.89 veces más probabilidad de beber alcohol que las mujeres </w:t>
      </w:r>
      <w:r w:rsidR="00730EF9">
        <w:t>(</w:t>
      </w:r>
      <w:r>
        <w:t>p=0.005</w:t>
      </w:r>
      <w:r w:rsidR="00730EF9">
        <w:t>)</w:t>
      </w:r>
      <w:r>
        <w:t>. Además, las mujeres presenta</w:t>
      </w:r>
      <w:r w:rsidR="00730EF9">
        <w:t>ban</w:t>
      </w:r>
      <w:r>
        <w:t xml:space="preserve"> clínica neurológica al diagnóstico con una </w:t>
      </w:r>
      <w:r w:rsidRPr="00810C31">
        <w:rPr>
          <w:color w:val="FF0000"/>
        </w:rPr>
        <w:t>OR=5.31</w:t>
      </w:r>
      <w:r w:rsidR="00494357" w:rsidRPr="00810C31">
        <w:rPr>
          <w:color w:val="FF0000"/>
        </w:rPr>
        <w:t xml:space="preserve"> (IC 95% 0.96-29.29</w:t>
      </w:r>
      <w:r w:rsidR="0020606F" w:rsidRPr="00810C31">
        <w:rPr>
          <w:color w:val="FF0000"/>
        </w:rPr>
        <w:t xml:space="preserve"> p=0.046</w:t>
      </w:r>
      <w:r w:rsidR="00494357" w:rsidRPr="00810C31">
        <w:rPr>
          <w:color w:val="FF0000"/>
        </w:rPr>
        <w:t>)</w:t>
      </w:r>
      <w:r w:rsidR="00494357">
        <w:t xml:space="preserve">, es decir </w:t>
      </w:r>
      <w:r w:rsidR="0020606F">
        <w:t xml:space="preserve"> con </w:t>
      </w:r>
      <w:r w:rsidR="00494357">
        <w:t xml:space="preserve">5.31 veces más posibilidades </w:t>
      </w:r>
      <w:r w:rsidR="0020606F">
        <w:t>que los hombres</w:t>
      </w:r>
      <w:r>
        <w:t>.</w:t>
      </w:r>
      <w:r w:rsidR="00F87F3E" w:rsidRPr="00F87F3E">
        <w:rPr>
          <w:noProof/>
          <w:lang w:eastAsia="es-ES"/>
        </w:rPr>
        <w:t xml:space="preserve"> </w:t>
      </w:r>
    </w:p>
    <w:p w:rsidR="00017696" w:rsidRPr="00017696" w:rsidRDefault="00017696" w:rsidP="00017696">
      <w:pPr>
        <w:pStyle w:val="Prrafodelista"/>
        <w:rPr>
          <w:color w:val="E20087"/>
        </w:rPr>
      </w:pPr>
      <w:r>
        <w:rPr>
          <w:noProof/>
          <w:color w:val="E20087"/>
          <w:lang w:eastAsia="es-ES"/>
        </w:rPr>
        <w:t>FIGURAS 11 12 Y 13</w:t>
      </w:r>
    </w:p>
    <w:p w:rsidR="00913661" w:rsidRDefault="005B305F" w:rsidP="00913661">
      <w:pPr>
        <w:pStyle w:val="Prrafodelista"/>
        <w:numPr>
          <w:ilvl w:val="0"/>
          <w:numId w:val="7"/>
        </w:numPr>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1828C8">
      <w:pPr>
        <w:pStyle w:val="Prrafodelista"/>
        <w:numPr>
          <w:ilvl w:val="0"/>
          <w:numId w:val="7"/>
        </w:numPr>
      </w:pPr>
      <w:r>
        <w:t xml:space="preserve">Se observó una asociación entre la exposición al tabaco y el número de aneurismas. </w:t>
      </w:r>
      <w:r w:rsidR="00A37422">
        <w:t xml:space="preserve">El 100% </w:t>
      </w:r>
      <w:r>
        <w:t>de lo</w:t>
      </w:r>
      <w:r w:rsidR="001828C8">
        <w:t>s pacientes no expuestos poseía</w:t>
      </w:r>
      <w:r>
        <w:t xml:space="preserve"> </w:t>
      </w:r>
      <w:r w:rsidR="00A37422">
        <w:t>un único</w:t>
      </w:r>
      <w:r>
        <w:t xml:space="preserve"> aneurisma y </w:t>
      </w:r>
      <w:r w:rsidR="001828C8">
        <w:t xml:space="preserve">el </w:t>
      </w:r>
      <w:r w:rsidR="002D78AD">
        <w:t>52.4</w:t>
      </w:r>
      <w:r w:rsidR="001828C8">
        <w:t>% de los sí expuestos tenía</w:t>
      </w:r>
      <w:r>
        <w:t xml:space="preserve"> </w:t>
      </w:r>
      <w:r w:rsidR="00A37422">
        <w:t>aneurismas múltiples</w:t>
      </w:r>
      <w:r>
        <w:t xml:space="preserve"> (Chi-Cuadrado p=0.</w:t>
      </w:r>
      <w:r w:rsidR="00730EF9">
        <w:t>0</w:t>
      </w:r>
      <w:r w:rsidR="002D78AD">
        <w:t>06</w:t>
      </w:r>
      <w:r>
        <w:t xml:space="preserve">).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017696" w:rsidRDefault="00A60DFE" w:rsidP="00017696">
      <w:pPr>
        <w:pStyle w:val="Prrafodelista"/>
        <w:numPr>
          <w:ilvl w:val="0"/>
          <w:numId w:val="7"/>
        </w:numPr>
        <w:spacing w:after="0"/>
      </w:pPr>
      <w:r>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w:t>
      </w:r>
      <w:r w:rsidR="00204688">
        <w:t>0.013</w:t>
      </w:r>
      <w:r w:rsidR="0080226F">
        <w:t>)</w:t>
      </w:r>
      <w:r w:rsidR="00F61E75">
        <w:t>.</w:t>
      </w:r>
      <w:r w:rsidR="00C57FEB">
        <w:t xml:space="preserve"> Los aneurismas encontrados en la arteria basilar fueron de morfología irregular mientras que los aneurismas saculares se presentaban en la ACI el 52.4% y un 23.8%</w:t>
      </w:r>
      <w:r w:rsidR="00204688">
        <w:t xml:space="preserve"> se hallaban</w:t>
      </w:r>
      <w:r w:rsidR="00C57FEB">
        <w:t xml:space="preserve"> en la </w:t>
      </w:r>
      <w:proofErr w:type="spellStart"/>
      <w:r w:rsidR="00C57FEB">
        <w:t>ACoA</w:t>
      </w:r>
      <w:proofErr w:type="spellEnd"/>
      <w:r w:rsidR="00C57FEB">
        <w:t xml:space="preserve"> </w:t>
      </w:r>
      <w:r w:rsidR="00204688">
        <w:t>(p=</w:t>
      </w:r>
      <w:r w:rsidR="00204688">
        <w:t>0.008</w:t>
      </w:r>
      <w:r w:rsidR="00204688">
        <w:t>)</w:t>
      </w:r>
      <w:r w:rsidR="00E52E98">
        <w:t>.</w:t>
      </w:r>
    </w:p>
    <w:p w:rsidR="000D66ED" w:rsidRDefault="00017696" w:rsidP="00017696">
      <w:pPr>
        <w:spacing w:after="0"/>
        <w:ind w:left="360"/>
      </w:pPr>
      <w:r w:rsidRPr="00017696">
        <w:rPr>
          <w:color w:val="E20087"/>
        </w:rPr>
        <w:t>FIGURA 14</w:t>
      </w:r>
    </w:p>
    <w:p w:rsidR="00A06430" w:rsidRPr="00A06430" w:rsidRDefault="002701A3" w:rsidP="00A06430">
      <w:pPr>
        <w:pStyle w:val="Prrafodelista"/>
        <w:numPr>
          <w:ilvl w:val="0"/>
          <w:numId w:val="7"/>
        </w:numPr>
        <w:rPr>
          <w:color w:val="E20087"/>
        </w:rPr>
      </w:pPr>
      <w:r>
        <w:t>Hallamos</w:t>
      </w:r>
      <w:r w:rsidR="00C723E4">
        <w:t xml:space="preserve"> que en número de aneurismas estaba en relación con el tamaño de los mismos, de modo que el 64.7% de los aneurismas </w:t>
      </w:r>
      <w:r w:rsidR="00A37422">
        <w:t xml:space="preserve">solitarios </w:t>
      </w:r>
      <w:r w:rsidR="00C723E4">
        <w:t>tenían un tamaño menor o igual a 5mm (Chi-Cuadrado de Pearson p=0.02).</w:t>
      </w:r>
      <w:r w:rsidR="00C723E4">
        <w:rPr>
          <w:noProof/>
          <w:lang w:eastAsia="es-ES"/>
        </w:rPr>
        <w:t xml:space="preserve"> Los pacientes con un aneurisma tenían aneurismas menores o iguales a 5mm con una OR=4.889 (IC95% 0.931-25.67 p=0.053), es decir, presentaban aneurismas menores o iguales a 5mm con 4.9 más posibilidades que los pacientes con aneurismas múltiples. </w:t>
      </w:r>
      <w:r w:rsidR="00777080">
        <w:rPr>
          <w:noProof/>
          <w:lang w:eastAsia="es-ES"/>
        </w:rPr>
        <w:t>También encontramos que</w:t>
      </w:r>
      <w:r w:rsidR="00A37422">
        <w:rPr>
          <w:noProof/>
          <w:lang w:eastAsia="es-ES"/>
        </w:rPr>
        <w:t xml:space="preserve"> todos</w:t>
      </w:r>
      <w:r w:rsidR="00777080">
        <w:rPr>
          <w:noProof/>
          <w:lang w:eastAsia="es-ES"/>
        </w:rPr>
        <w:t xml:space="preserve"> los pacientes</w:t>
      </w:r>
      <w:r w:rsidR="00A37422">
        <w:rPr>
          <w:noProof/>
          <w:lang w:eastAsia="es-ES"/>
        </w:rPr>
        <w:t xml:space="preserve"> con historia previa de HSA tenían más de un aneurisma</w:t>
      </w:r>
      <w:r w:rsidR="00A06430">
        <w:rPr>
          <w:noProof/>
          <w:lang w:eastAsia="es-ES"/>
        </w:rPr>
        <w:t xml:space="preserve"> (p=0.016). El porcentaje de pacientes con antecedentes de HSA aumentaba a la vez que aumentaba el número de aneurismas (p=0.004).</w:t>
      </w:r>
    </w:p>
    <w:p w:rsidR="00997B2E" w:rsidRPr="00A06430" w:rsidRDefault="00997B2E" w:rsidP="00A06430">
      <w:pPr>
        <w:rPr>
          <w:color w:val="E25600"/>
        </w:rPr>
      </w:pPr>
      <w:r w:rsidRPr="00A06430">
        <w:rPr>
          <w:color w:val="E20087"/>
        </w:rPr>
        <w:lastRenderedPageBreak/>
        <w:t>TABLA 2</w:t>
      </w:r>
      <w:r w:rsidR="00A06430">
        <w:rPr>
          <w:color w:val="E20087"/>
        </w:rPr>
        <w:t xml:space="preserve">(YA NO SIRVE) </w:t>
      </w:r>
      <w:r w:rsidR="00A06430">
        <w:rPr>
          <w:color w:val="E25600"/>
        </w:rPr>
        <w:t xml:space="preserve">HACER GRAFICA DE </w:t>
      </w:r>
      <w:proofErr w:type="spellStart"/>
      <w:r w:rsidR="00A06430">
        <w:rPr>
          <w:color w:val="E25600"/>
        </w:rPr>
        <w:t>NºANEURISMAxHSA</w:t>
      </w:r>
      <w:proofErr w:type="spellEnd"/>
      <w:r w:rsidR="00A06430">
        <w:rPr>
          <w:color w:val="E25600"/>
        </w:rPr>
        <w:t xml:space="preserve"> O PEGAR TABLA</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pacientes que recibieron do</w:t>
      </w:r>
      <w:r w:rsidR="008A5FEA">
        <w:t>ble antiagregación eran mujeres</w:t>
      </w:r>
      <w:r w:rsidR="00C44778">
        <w:t xml:space="preserve"> mientras que los hombres tenían 5.31 más posibilidades de recibir antiagregación simple </w:t>
      </w:r>
      <w:r w:rsidR="00C44778" w:rsidRPr="008A5FEA">
        <w:rPr>
          <w:color w:val="FF0000"/>
        </w:rPr>
        <w:t>(OR=5.31 IC 95% 0.963-29.294 p=0.046</w:t>
      </w:r>
      <w:r w:rsidR="00A60DFE" w:rsidRPr="008A5FEA">
        <w:rPr>
          <w:color w:val="FF0000"/>
        </w:rPr>
        <w:t>)</w:t>
      </w:r>
      <w:r w:rsidR="00C44778" w:rsidRPr="008A5FEA">
        <w:rPr>
          <w:color w:val="FF0000"/>
        </w:rPr>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w:t>
      </w:r>
      <w:r w:rsidR="008A5FEA">
        <w:t xml:space="preserve"> quienes s</w:t>
      </w:r>
      <w:r w:rsidR="00A60DFE">
        <w:t>o</w:t>
      </w:r>
      <w:r w:rsidR="008A5FEA">
        <w:t>lamente</w:t>
      </w:r>
      <w:r w:rsidR="00A60DFE">
        <w:t xml:space="preserve"> se requirió </w:t>
      </w:r>
      <w:r w:rsidR="00A158BF">
        <w:t>el uso de coils recibieron antiagregación simple (Chi-Cuadrado de Pearson p=0.000).</w:t>
      </w:r>
    </w:p>
    <w:p w:rsidR="00F43E28" w:rsidRPr="007A6842" w:rsidRDefault="00A158BF" w:rsidP="00AF7F2C">
      <w:pPr>
        <w:pStyle w:val="Prrafodelista"/>
        <w:numPr>
          <w:ilvl w:val="0"/>
          <w:numId w:val="7"/>
        </w:numPr>
        <w:rPr>
          <w:color w:val="FF0000"/>
        </w:rPr>
      </w:pPr>
      <w:r w:rsidRPr="007A6842">
        <w:rPr>
          <w:color w:val="FF0000"/>
        </w:rPr>
        <w:t xml:space="preserve">El número de intervenciones precisadas está relacionado </w:t>
      </w:r>
      <w:r w:rsidR="00193DAE" w:rsidRPr="007A6842">
        <w:rPr>
          <w:color w:val="FF0000"/>
        </w:rPr>
        <w:t>con el fracaso del tratamiento. La significaci</w:t>
      </w:r>
      <w:r w:rsidR="00193DAE" w:rsidRPr="007A6842">
        <w:rPr>
          <w:rFonts w:hint="eastAsia"/>
          <w:color w:val="FF0000"/>
        </w:rPr>
        <w:t>ó</w:t>
      </w:r>
      <w:r w:rsidR="00193DAE" w:rsidRPr="007A6842">
        <w:rPr>
          <w:color w:val="FF0000"/>
        </w:rPr>
        <w:t>n asint</w:t>
      </w:r>
      <w:r w:rsidR="00193DAE" w:rsidRPr="007A6842">
        <w:rPr>
          <w:rFonts w:hint="eastAsia"/>
          <w:color w:val="FF0000"/>
        </w:rPr>
        <w:t>ó</w:t>
      </w:r>
      <w:r w:rsidR="00193DAE" w:rsidRPr="007A6842">
        <w:rPr>
          <w:color w:val="FF0000"/>
        </w:rPr>
        <w:t>tica en la prueba Chi-Cuadrado de Pearson entre estas variables fue de 0.000.</w:t>
      </w:r>
      <w:r w:rsidR="00412BCA" w:rsidRPr="007A6842">
        <w:rPr>
          <w:color w:val="FF0000"/>
        </w:rPr>
        <w:t xml:space="preserve"> </w:t>
      </w:r>
    </w:p>
    <w:p w:rsidR="005B2838" w:rsidRDefault="005B2838" w:rsidP="00D25C8F">
      <w:pPr>
        <w:pStyle w:val="Prrafodelista"/>
        <w:numPr>
          <w:ilvl w:val="0"/>
          <w:numId w:val="7"/>
        </w:numPr>
      </w:pPr>
      <w:r>
        <w:t>No se encontró relación</w:t>
      </w:r>
      <w:r w:rsidR="00F43E28">
        <w:t xml:space="preserve"> </w:t>
      </w:r>
      <w:r w:rsidR="00412BCA">
        <w:t>entre el número de intervenciones realizadas y los antecedentes personales de HSA</w:t>
      </w:r>
      <w:r w:rsidR="00195D6F">
        <w:t xml:space="preserve"> </w:t>
      </w:r>
      <w:r>
        <w:t>(</w:t>
      </w:r>
      <w:r w:rsidR="00195D6F">
        <w:t>p=0.051</w:t>
      </w:r>
      <w:r>
        <w:t>).</w:t>
      </w:r>
      <w:r w:rsidR="006F6E87" w:rsidRPr="006F6E87">
        <w:rPr>
          <w:noProof/>
          <w:lang w:eastAsia="es-ES"/>
        </w:rPr>
        <w:t xml:space="preserve"> </w:t>
      </w:r>
    </w:p>
    <w:p w:rsidR="00997B2E" w:rsidRDefault="00997B2E" w:rsidP="00997B2E">
      <w:pPr>
        <w:ind w:left="360"/>
      </w:pPr>
      <w:r w:rsidRPr="00997B2E">
        <w:rPr>
          <w:noProof/>
          <w:color w:val="E20087"/>
          <w:lang w:eastAsia="es-ES"/>
        </w:rPr>
        <w:t>FIGURA 15 Y 16</w:t>
      </w:r>
    </w:p>
    <w:p w:rsidR="00E507AF" w:rsidRDefault="002F70CD" w:rsidP="00D25C8F">
      <w:pPr>
        <w:pStyle w:val="Prrafodelista"/>
        <w:numPr>
          <w:ilvl w:val="0"/>
          <w:numId w:val="7"/>
        </w:numPr>
      </w:pPr>
      <w:r>
        <w:t>No encontramos relación entre el tamaño del aneurisma y la presencia o no de complicaciones (p=0.246), ni tampoco entre el tamaño y el grado de oclusión del aneurisma (p=0.627).</w:t>
      </w:r>
    </w:p>
    <w:p w:rsidR="002F70CD" w:rsidRDefault="002F70CD" w:rsidP="00D25C8F">
      <w:pPr>
        <w:pStyle w:val="Prrafodelista"/>
        <w:numPr>
          <w:ilvl w:val="0"/>
          <w:numId w:val="7"/>
        </w:numPr>
      </w:pPr>
      <w:r>
        <w:t>No se vio relación entre la edad y la presencia o no de complicaciones (Chi-Cuadrado de Pearson p=0.321), ni tampoco entre la edad y la oclusión del aneurisma (p=0.773).</w:t>
      </w:r>
    </w:p>
    <w:p w:rsidR="00E507AF" w:rsidRDefault="002F70CD" w:rsidP="008A5FEA">
      <w:pPr>
        <w:pStyle w:val="Prrafodelista"/>
        <w:numPr>
          <w:ilvl w:val="0"/>
          <w:numId w:val="7"/>
        </w:numPr>
      </w:pPr>
      <w:r>
        <w:t xml:space="preserve">No hallamos que las variables localización </w:t>
      </w:r>
      <w:r w:rsidR="001828C8">
        <w:t xml:space="preserve">y </w:t>
      </w:r>
      <w:r w:rsidR="007A212F">
        <w:t xml:space="preserve"> la presencia de complicaciones estuvieran asociadas (Chi-Cuadrado p=0.079).</w:t>
      </w:r>
    </w:p>
    <w:p w:rsidR="00472718" w:rsidRDefault="0054730A" w:rsidP="007457D0">
      <w:pPr>
        <w:pStyle w:val="Ttulo1"/>
      </w:pPr>
      <w:bookmarkStart w:id="22" w:name="_Toc514140021"/>
      <w:r>
        <w:t>Discusión</w:t>
      </w:r>
      <w:bookmarkEnd w:id="22"/>
    </w:p>
    <w:p w:rsidR="006846C7" w:rsidRPr="006846C7" w:rsidRDefault="006846C7" w:rsidP="006846C7">
      <w:pPr>
        <w:rPr>
          <w:color w:val="00B050"/>
        </w:rPr>
      </w:pPr>
      <w:r w:rsidRPr="006846C7">
        <w:rPr>
          <w:color w:val="00B050"/>
        </w:rPr>
        <w:t xml:space="preserve">HAGO UNA ESPECIE DE JUSTIFICACIÓN O </w:t>
      </w:r>
      <w:r w:rsidR="001F3985">
        <w:rPr>
          <w:color w:val="00B050"/>
        </w:rPr>
        <w:t>QUITO EL APARTADO DEJUSTIFICACIÓN Y LO</w:t>
      </w:r>
      <w:r w:rsidRPr="006846C7">
        <w:rPr>
          <w:color w:val="00B050"/>
        </w:rPr>
        <w:t xml:space="preserve"> PONGO AQUÍ COMO HACEN LOS ARTÍCULOS Y OTROS TRABAJOS</w:t>
      </w:r>
      <w:proofErr w:type="gramStart"/>
      <w:r w:rsidRPr="006846C7">
        <w:rPr>
          <w:color w:val="00B050"/>
        </w:rPr>
        <w:t>??</w:t>
      </w:r>
      <w:proofErr w:type="gramEnd"/>
    </w:p>
    <w:p w:rsidR="003208FC" w:rsidRDefault="003208FC" w:rsidP="00F5485A">
      <w:pPr>
        <w:pStyle w:val="Ttulo2"/>
        <w:numPr>
          <w:ilvl w:val="0"/>
          <w:numId w:val="11"/>
        </w:numPr>
        <w:rPr>
          <w:color w:val="404040" w:themeColor="text1" w:themeTint="BF"/>
        </w:rPr>
      </w:pPr>
      <w:r w:rsidRPr="00F5485A">
        <w:rPr>
          <w:color w:val="404040" w:themeColor="text1" w:themeTint="BF"/>
        </w:rPr>
        <w:t>Análisis de las características epidemiológicas, clínicas y radiológicas de los aneurismas incidentales sometidos a tratamiento endovascular</w:t>
      </w:r>
    </w:p>
    <w:p w:rsidR="007457D0" w:rsidRDefault="007457D0" w:rsidP="00F5485A">
      <w:r>
        <w:t xml:space="preserve">Respecto a nuestra muestra </w:t>
      </w:r>
      <w:r w:rsidR="00160127">
        <w:t>observamos qu</w:t>
      </w:r>
      <w:r w:rsidR="009C2BEF">
        <w:t>e comparte algunas características</w:t>
      </w:r>
      <w:r w:rsidR="00FD24AC">
        <w:t xml:space="preserve"> con</w:t>
      </w:r>
      <w:r w:rsidR="00160127">
        <w:t xml:space="preserve"> las muestras de otros estudios. U</w:t>
      </w:r>
      <w:r>
        <w:t>n 70% fueron mujeres</w:t>
      </w:r>
      <w:r w:rsidR="006846C7">
        <w:t>, y la</w:t>
      </w:r>
      <w:r w:rsidR="00B76558">
        <w:t xml:space="preserve"> media de edad al diagnóstico </w:t>
      </w:r>
      <w:r w:rsidR="006846C7">
        <w:t xml:space="preserve">fue </w:t>
      </w:r>
      <w:r w:rsidR="00B76558">
        <w:t>de 60 años</w:t>
      </w:r>
      <w:r w:rsidR="006846C7">
        <w:t xml:space="preserve">. Encontramos que el </w:t>
      </w:r>
      <w:r w:rsidR="00EF6067">
        <w:t>63.3</w:t>
      </w:r>
      <w:r w:rsidR="006846C7">
        <w:t>% de los pacientes tenían un único aneurisma, siendo todos estos</w:t>
      </w:r>
      <w:r w:rsidR="00B76558">
        <w:t xml:space="preserve"> datos similares a los encontrados en estudios como el ISUIA o el presentado por </w:t>
      </w:r>
      <w:proofErr w:type="spellStart"/>
      <w:r w:rsidR="00B76558">
        <w:t>Ioannis</w:t>
      </w:r>
      <w:proofErr w:type="spellEnd"/>
      <w:r w:rsidR="00B76558">
        <w:t xml:space="preserve"> </w:t>
      </w:r>
      <w:proofErr w:type="spellStart"/>
      <w:r w:rsidR="00B76558">
        <w:t>Loumiotis</w:t>
      </w:r>
      <w:proofErr w:type="spellEnd"/>
      <w:r w:rsidR="00B76558">
        <w:t xml:space="preserve"> et al</w:t>
      </w:r>
      <w:r w:rsidR="006846C7">
        <w:t>., a excepción de este último artículo donde el 90.66% de la muestra poseían un aneurisma</w:t>
      </w:r>
      <w:r w:rsidR="009C2BEF">
        <w:t xml:space="preserve"> solitario</w:t>
      </w:r>
      <w:r w:rsidR="00EF6067">
        <w:t>. Igualmente la frecuencia de expuestos al tabaco en la muestra fue similar. E</w:t>
      </w:r>
      <w:r w:rsidR="00F35425">
        <w:t>n nuestro caso</w:t>
      </w:r>
      <w:r w:rsidR="00F75396">
        <w:t xml:space="preserve"> para</w:t>
      </w:r>
      <w:r w:rsidR="00F35425">
        <w:t xml:space="preserve"> e</w:t>
      </w:r>
      <w:r w:rsidR="00EF6067">
        <w:t>l 100%</w:t>
      </w:r>
      <w:r w:rsidR="000E0F5E">
        <w:t xml:space="preserve"> de los pacientes</w:t>
      </w:r>
      <w:r w:rsidR="00EF6067">
        <w:t xml:space="preserve"> </w:t>
      </w:r>
      <w:r w:rsidR="00F75396">
        <w:t>con aneurismas múltiples se recogía en su historia médica hábito tabáquico</w:t>
      </w:r>
      <w:r w:rsidR="00FD24AC">
        <w:t xml:space="preserve"> (p=0.006)</w:t>
      </w:r>
      <w:r w:rsidR="00F35425">
        <w:t xml:space="preserve"> lo que entraría dentro de lo esperable puesto que como se ha demostrado en otros </w:t>
      </w:r>
      <w:r w:rsidR="009C2BEF">
        <w:t xml:space="preserve">trabajos como el realizado por </w:t>
      </w:r>
      <w:proofErr w:type="spellStart"/>
      <w:r w:rsidR="009C2BEF">
        <w:t>Woong</w:t>
      </w:r>
      <w:proofErr w:type="spellEnd"/>
      <w:r w:rsidR="009C2BEF">
        <w:t xml:space="preserve"> </w:t>
      </w:r>
      <w:proofErr w:type="spellStart"/>
      <w:r w:rsidR="009C2BEF">
        <w:t>Yoon</w:t>
      </w:r>
      <w:proofErr w:type="spellEnd"/>
      <w:r w:rsidR="009C2BEF">
        <w:t>,</w:t>
      </w:r>
      <w:r w:rsidR="00F35425">
        <w:t xml:space="preserve"> el tabaco constituye un factor de riesgo para la enfermedad</w:t>
      </w:r>
      <w:r w:rsidR="00160127">
        <w:t xml:space="preserve"> </w:t>
      </w:r>
      <w:r w:rsidR="00B76558">
        <w:fldChar w:fldCharType="begin"/>
      </w:r>
      <w:r w:rsidR="009B3FE6">
        <w:instrText xml:space="preserve"> ADDIN ZOTERO_ITEM CSL_CITATION {"citationID":"Wtn3Wfh7","properties":{"formattedCitation":"(5,7,9)","plainCitation":"(5,7,9)","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B76558">
        <w:fldChar w:fldCharType="separate"/>
      </w:r>
      <w:r w:rsidR="009B3FE6" w:rsidRPr="009B3FE6">
        <w:rPr>
          <w:rFonts w:ascii="Calibri" w:hAnsi="Calibri" w:cs="Calibri"/>
        </w:rPr>
        <w:t>(5,7,9)</w:t>
      </w:r>
      <w:r w:rsidR="00B76558">
        <w:fldChar w:fldCharType="end"/>
      </w:r>
      <w:r w:rsidR="00B76558">
        <w:t xml:space="preserve">. </w:t>
      </w:r>
    </w:p>
    <w:p w:rsidR="00B067E8" w:rsidRPr="00B067E8" w:rsidRDefault="00F75396" w:rsidP="00B067E8">
      <w:r>
        <w:lastRenderedPageBreak/>
        <w:t>Como recoge la literatura, un mayor número de aneurismas constituye un factor predictor de ruptura aneurismática.</w:t>
      </w:r>
      <w:r w:rsidR="00B067E8">
        <w:t xml:space="preserve"> En el estudio presentado por los japoneses </w:t>
      </w:r>
      <w:proofErr w:type="spellStart"/>
      <w:r w:rsidR="00B067E8">
        <w:t>Sonobe</w:t>
      </w:r>
      <w:proofErr w:type="spellEnd"/>
      <w:r w:rsidR="00B067E8">
        <w:t xml:space="preserve"> et al., se puede advertir que los pacientes con múltiples aneurismas tenían un riesgo de ruptura de 0.95%/año frente al 0.34%/año de los aneurismas solitarios. </w:t>
      </w:r>
      <w:r w:rsidR="009C2BEF">
        <w:t>Puede comprobarse</w:t>
      </w:r>
      <w:r>
        <w:t xml:space="preserve"> en nuestro estudio, observando que los pacientes con aneurismas múltiples tenían historia previa de HSA con mayor frecuencia que los pacientes con aneurismas únicos, y cómo este porcentaje de pacientes con HSA previa al diagnóstico aumentaba a medida que lo hacía el número de aneurismas (p=0.004)</w:t>
      </w:r>
      <w:r w:rsidR="00AD67F8">
        <w:t xml:space="preserve"> </w:t>
      </w:r>
      <w:r w:rsidR="00AD67F8">
        <w:rPr>
          <w:color w:val="E20087"/>
        </w:rPr>
        <w:t>(VER TABLA O GRAFICA?)</w:t>
      </w:r>
      <w:r w:rsidR="00AD67F8">
        <w:t>.</w:t>
      </w:r>
      <w:r w:rsidR="00FC6D91">
        <w:t xml:space="preserve"> Los pacientes con antecedente de HSA son pacientes con peor evolución de la enfermedad y un mayor riesgo de ruptura de aneurismas,</w:t>
      </w:r>
      <w:r w:rsidR="00727536">
        <w:t xml:space="preserve"> </w:t>
      </w:r>
      <w:r w:rsidR="009C2BEF">
        <w:t xml:space="preserve">como demuestra el estudio de </w:t>
      </w:r>
      <w:proofErr w:type="spellStart"/>
      <w:r w:rsidR="009C2BEF">
        <w:t>Loumiotis</w:t>
      </w:r>
      <w:proofErr w:type="spellEnd"/>
      <w:r w:rsidR="009C2BEF">
        <w:t xml:space="preserve"> et al. </w:t>
      </w:r>
      <w:proofErr w:type="gramStart"/>
      <w:r w:rsidR="009C2BEF">
        <w:t>sobre</w:t>
      </w:r>
      <w:proofErr w:type="gramEnd"/>
      <w:r w:rsidR="009C2BEF">
        <w:t xml:space="preserve"> aneurismas incidentales menores de 10mm. </w:t>
      </w:r>
      <w:r w:rsidR="00727536">
        <w:t xml:space="preserve">Además se vio que los aneurismas que eran </w:t>
      </w:r>
      <w:r w:rsidR="000E0F5E">
        <w:t>únicos presentaban aneurismas más pequeños que los aneurismas múltiples, de forma que el 78.6% de los aneurismas con diámetro menor o igual a 5mm eran aneurismas únicos y el 57.1% de los aneurismas mayores de 5mm eran aneurismas múltiples (Chi-Cuadrado de Pearson p=0.02).</w:t>
      </w:r>
      <w:r w:rsidR="00670F15">
        <w:t xml:space="preserve"> Un número elevado de aneurismas podría en ocasiones explicarse por una </w:t>
      </w:r>
      <w:r w:rsidR="00941D10">
        <w:t xml:space="preserve">asociación familiar o </w:t>
      </w:r>
      <w:r w:rsidR="00670F15">
        <w:t>patología sistémica</w:t>
      </w:r>
      <w:r w:rsidR="00941D10">
        <w:t xml:space="preserve"> s</w:t>
      </w:r>
      <w:r w:rsidR="00670F15">
        <w:t xml:space="preserve">ubyacente que causara debilidad en las paredes vasculares. También explicaría la relación entre mayor número de aneurismas y mayor tamaño, puesto que el comportamiento de los aneurismas relacionados con </w:t>
      </w:r>
      <w:r w:rsidR="00941D10">
        <w:t>asociación familiar</w:t>
      </w:r>
      <w:r w:rsidR="00670F15">
        <w:t xml:space="preserve"> es m</w:t>
      </w:r>
      <w:r w:rsidR="00941D10">
        <w:t>ás agresivo</w:t>
      </w:r>
      <w:r w:rsidR="00A619E3">
        <w:t>, ya que tanto el número de aneurismas como el tamaño son factores de riesgo de HSA aneurismática. Exista o no una enfermedad subyacente los pacientes con un número elevado de aneurismas son pacientes con mayor riesgo de ruptura</w:t>
      </w:r>
      <w:r w:rsidR="00EF300A">
        <w:t xml:space="preserve"> </w:t>
      </w:r>
      <w:r w:rsidR="00A619E3">
        <w:fldChar w:fldCharType="begin"/>
      </w:r>
      <w:r w:rsidR="00B067E8">
        <w:instrText xml:space="preserve"> ADDIN ZOTERO_ITEM CSL_CITATION {"citationID":"S0TgpQe8","properties":{"formattedCitation":"(7,9,16)","plainCitation":"(7,9,16)","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id":105,"uris":["http://zotero.org/users/local/I8IXatSK/items/Z28L2ZPA"],"uri":["http://zotero.org/users/local/I8IXatSK/items/Z28L2ZPA"],"itemData":{"id":105,"type":"article-journal","title":"Small Unruptured Intracranial Aneurysm Verification Study: SUAVe Study, Japan","container-title":"Stroke","page":"1969-1977","volume":"41","issue":"9","source":"stroke.ahajournals.org","abstract":"&lt;p&gt;&lt;b&gt;&lt;i&gt;Background and Purpose—&lt;/i&gt;&lt;/b&gt;The natural history and optimal management of incidentally found small unruptured aneurysms &amp;lt;5 mm in size remain unclear. A prospective study was conducted to determine the optimal management for incidentally found small unruptured aneurysms.&lt;/p&gt;&lt;p&gt;&lt;b&gt;&lt;i&gt;Methods—&lt;/i&gt;&lt;/b&gt;From September 2000 to January, 2004, 540 aneurysms (446 patients) were registered. Four hundred forty-eight unruptured aneurysms &amp;lt;5 mm in size (374 patients) have been followed up for a mean of 41.0 months (1306.5 person-years) to date. We calculated the average annual rupture rate of small unruptured aneurysms and also investigated risk factors that contribute to rupture and enlargement of these aneurysms.&lt;/p&gt;&lt;p&gt;&lt;b&gt;&lt;i&gt;Results—&lt;/i&gt;&lt;/b&gt;The average annual risks of rupture associated with small unruptured aneurysms were 0.54% overall, 0.34% for single aneurysms, and 0.95% for multiple aneurysms. Patient &amp;lt;50 years of age (&lt;i&gt;P&lt;/i&gt;=0.046; hazard ratio, 5.23; 95% CI, 1.03 to 26.52), aneurysm diameter of ≥4.0 mm (&lt;i&gt;P&lt;/i&gt;=0.023; hazard ratio, 5.86; 95% CI, 1.27 to 26.95), hypertension (&lt;i&gt;P&lt;/i&gt;=0.023; hazard ratio, 7.93; 95% CI, 1.33 to 47.42), and aneurysm multiplicity (&lt;i&gt;P&lt;/i&gt;=0.0048; hazard ratio, 4.87; 95% CI, 1.62 to 14.65) were found to be significant predictive factors for rupture of small aneurysms.&lt;/p&gt;&lt;p&gt;&lt;b&gt;&lt;i&gt;Conclusions—&lt;/i&gt;&lt;/b&gt;The annual rupture rate associated with small unruptured aneurysms is quite low. Careful attention should be paid to the treatment indications for single-type unruptured aneurysms &amp;lt;5 mm. If the patient is &amp;lt;50 years of age, has hypertension, and multiple aneurysms with diameters of ≥4 mm, treatment should be considered to prevent future aneurysmal rupture.&lt;/p&gt;","DOI":"10.1161/STROKEAHA.110.585059","ISSN":"0039-2499, 1524-4628","note":"PMID: 20671254","shortTitle":"Small Unruptured Intracranial Aneurysm Verification Study","language":"en","author":[{"family":"Sonobe","given":"Makoto"},{"family":"Yamazaki","given":"Tomosato"},{"family":"Yonekura","given":"Masahiro"},{"family":"Kikuchi","given":"Haruhiko"}],"issued":{"date-parts":[["2010",9,1]]}}}],"schema":"https://github.com/citation-style-language/schema/raw/master/csl-citation.json"} </w:instrText>
      </w:r>
      <w:r w:rsidR="00A619E3">
        <w:fldChar w:fldCharType="separate"/>
      </w:r>
      <w:r w:rsidR="00B067E8" w:rsidRPr="00B067E8">
        <w:rPr>
          <w:rFonts w:ascii="Calibri" w:hAnsi="Calibri" w:cs="Calibri"/>
        </w:rPr>
        <w:t>(7,9,16)</w:t>
      </w:r>
      <w:r w:rsidR="00A619E3">
        <w:fldChar w:fldCharType="end"/>
      </w:r>
      <w:r w:rsidR="00484577">
        <w:t>.</w:t>
      </w:r>
    </w:p>
    <w:p w:rsidR="00CB2FCE" w:rsidRDefault="00484577" w:rsidP="00484577">
      <w:r>
        <w:t>El diámetro medio de los aneurismas de nuestra muestra fue de 5.29mm (rango 2mm-8.6mm)</w:t>
      </w:r>
      <w:r w:rsidR="002A1AB8">
        <w:t>, con un 50% de los aneurismas mayores de 5mm y otro 50% de los aneurismas iguales o menores de 5mm</w:t>
      </w:r>
      <w:r>
        <w:t xml:space="preserve">. Respecto al tamaño de los aneurismas también encontramos que eran similares a otros estudios. En el estudio presentado por </w:t>
      </w:r>
      <w:proofErr w:type="spellStart"/>
      <w:r>
        <w:t>Pierot</w:t>
      </w:r>
      <w:proofErr w:type="spellEnd"/>
      <w:r>
        <w:t xml:space="preserve"> et al. en 2009 para la revista </w:t>
      </w:r>
      <w:proofErr w:type="spellStart"/>
      <w:r w:rsidR="002A1AB8">
        <w:t>Radiology</w:t>
      </w:r>
      <w:proofErr w:type="spellEnd"/>
      <w:r w:rsidR="002A1AB8">
        <w:t xml:space="preserve">, para un mismo número de aneurismas, el 53.7% poseían un tamaño menor o igual a 6mm. Los aneurismas con mayor diámetro  de la muestra </w:t>
      </w:r>
      <w:r w:rsidR="002A1AB8">
        <w:t>(&gt;5mm)</w:t>
      </w:r>
      <w:r w:rsidR="002A1AB8">
        <w:t xml:space="preserve"> se encontraron con mayor frecuencia en la ACI y la ACM, un 64.3%y un 21.4% respectivamente (Chi-Cuadrado p=0.14). </w:t>
      </w:r>
      <w:r w:rsidR="00EF2744">
        <w:t>La mayoría de los aneurismas se localizaron en la circulación anterior (86.7%),</w:t>
      </w:r>
      <w:r w:rsidR="007E1D23">
        <w:t xml:space="preserve"> encontrando porcentajes similares en otros estudios como el ISUIA. </w:t>
      </w:r>
      <w:r w:rsidR="00EF2744">
        <w:t xml:space="preserve"> </w:t>
      </w:r>
      <w:r w:rsidR="007E1D23">
        <w:t xml:space="preserve">Las </w:t>
      </w:r>
      <w:r w:rsidR="00EF2744">
        <w:t>localizaciones más frecuentes</w:t>
      </w:r>
      <w:r w:rsidR="007E1D23">
        <w:t xml:space="preserve"> de nuestros aneurismas</w:t>
      </w:r>
      <w:r w:rsidR="00EF2744">
        <w:t xml:space="preserve"> fueron</w:t>
      </w:r>
      <w:r w:rsidR="007E1D23">
        <w:t xml:space="preserve"> la ACI (43%) y </w:t>
      </w:r>
      <w:proofErr w:type="spellStart"/>
      <w:r w:rsidR="007E1D23">
        <w:t>ACoA</w:t>
      </w:r>
      <w:proofErr w:type="spellEnd"/>
      <w:r w:rsidR="007E1D23">
        <w:t xml:space="preserve"> (23.3%), siendo las localizaciones más frecuentes encontradas en la bibliografía la ACI y la ACM,</w:t>
      </w:r>
      <w:r w:rsidR="00A019F6">
        <w:t xml:space="preserve"> aunque en un estudio publicado por </w:t>
      </w:r>
      <w:proofErr w:type="spellStart"/>
      <w:r w:rsidR="00A019F6">
        <w:t>Loumiotis</w:t>
      </w:r>
      <w:proofErr w:type="spellEnd"/>
      <w:r w:rsidR="00A019F6">
        <w:t xml:space="preserve"> et al. para el </w:t>
      </w:r>
      <w:proofErr w:type="spellStart"/>
      <w:r w:rsidR="00A019F6">
        <w:t>Journal</w:t>
      </w:r>
      <w:proofErr w:type="spellEnd"/>
      <w:r w:rsidR="00A019F6">
        <w:t xml:space="preserve"> of </w:t>
      </w:r>
      <w:proofErr w:type="spellStart"/>
      <w:r w:rsidR="00A019F6">
        <w:t>Neurosurgery</w:t>
      </w:r>
      <w:proofErr w:type="spellEnd"/>
      <w:r w:rsidR="00A019F6">
        <w:t xml:space="preserve"> </w:t>
      </w:r>
      <w:r w:rsidR="00275549">
        <w:t xml:space="preserve">para </w:t>
      </w:r>
      <w:r w:rsidR="00A019F6">
        <w:t xml:space="preserve">el grupo de pacientes tratados mediante TEV la </w:t>
      </w:r>
      <w:r w:rsidR="00275549">
        <w:t>localización</w:t>
      </w:r>
      <w:r w:rsidR="00A019F6">
        <w:t xml:space="preserve"> de los aneurismas fue muy similar a la hallada en nuestro estudio. </w:t>
      </w:r>
      <w:r w:rsidR="007E1D23">
        <w:t xml:space="preserve"> </w:t>
      </w:r>
      <w:r w:rsidR="00275549">
        <w:t>Esto</w:t>
      </w:r>
      <w:r w:rsidR="00275549">
        <w:t>s hallazgos</w:t>
      </w:r>
      <w:r w:rsidR="00275549">
        <w:t xml:space="preserve"> podría</w:t>
      </w:r>
      <w:r w:rsidR="00275549">
        <w:t>n</w:t>
      </w:r>
      <w:r w:rsidR="00275549">
        <w:t xml:space="preserve"> deberse a las condiciones hemodin</w:t>
      </w:r>
      <w:r w:rsidR="00275549">
        <w:t>ámicas de cada</w:t>
      </w:r>
      <w:r w:rsidR="00275549">
        <w:t xml:space="preserve"> vaso</w:t>
      </w:r>
      <w:r w:rsidR="007E1D23">
        <w:t>.</w:t>
      </w:r>
      <w:r w:rsidR="00E94B83">
        <w:t xml:space="preserve"> Se vio que existía relación entre la morfología de los aneurismas y su localización, teniendo los aneurismas saculares 19 veces más posibilidades de encontrarse en la circulación anterior (OR=19; IC 95%= 1.15-314.97; p=0.013). La ACI y la </w:t>
      </w:r>
      <w:proofErr w:type="spellStart"/>
      <w:r w:rsidR="00E94B83">
        <w:t>ACoA</w:t>
      </w:r>
      <w:proofErr w:type="spellEnd"/>
      <w:r w:rsidR="00E94B83">
        <w:t>, fueron las localizaciones con mayor porcentaje de aneurismas sacular</w:t>
      </w:r>
      <w:r w:rsidR="00EF300A">
        <w:t>es. L</w:t>
      </w:r>
      <w:r w:rsidR="00E94B83">
        <w:t>a morfología más común de los aneurismas es la sacular y dichas localizaciones las más frecuentes de la muestra</w:t>
      </w:r>
      <w:r w:rsidR="00EF300A">
        <w:t xml:space="preserve">, lo cual también podría explicarse </w:t>
      </w:r>
      <w:r w:rsidR="00E570DA">
        <w:t>por</w:t>
      </w:r>
      <w:r w:rsidR="00EF300A">
        <w:t xml:space="preserve"> las condiciones hemodinámicas de la circulación</w:t>
      </w:r>
      <w:r w:rsidR="00E570DA">
        <w:t xml:space="preserve"> anterior, produciéndose a</w:t>
      </w:r>
      <w:r w:rsidR="007D3DAF">
        <w:t>neurismas de morfología sacular</w:t>
      </w:r>
      <w:r w:rsidR="00E570DA">
        <w:t xml:space="preserve"> más frecuentemente</w:t>
      </w:r>
      <w:r w:rsidR="00E94B83">
        <w:t>. Los aneurismas con morfología irregular o múltiples lobulaciones se encontraban un 66.7% en la circulación posterior, todos ellos en la arteria basilar</w:t>
      </w:r>
      <w:r w:rsidR="00E570DA">
        <w:t xml:space="preserve">. </w:t>
      </w:r>
      <w:r w:rsidR="00E94B83">
        <w:t>Esta localización es considerada en la literatura como factor de riesgo independiente</w:t>
      </w:r>
      <w:r w:rsidR="002E27BE">
        <w:t xml:space="preserve"> </w:t>
      </w:r>
      <w:r w:rsidR="002E27BE">
        <w:lastRenderedPageBreak/>
        <w:t>(Estudio ISUIA), lo que podría explicar por qué la localización posterior y los aneurismas localizados en dicha arteria tengan un peor pronóstico de la enfermedad</w:t>
      </w:r>
      <w:r w:rsidR="00CB2FCE">
        <w:t xml:space="preserve"> </w:t>
      </w:r>
      <w:r w:rsidR="00CB2FCE">
        <w:fldChar w:fldCharType="begin"/>
      </w:r>
      <w:r w:rsidR="00CB2FCE">
        <w:instrText xml:space="preserve"> ADDIN ZOTERO_ITEM CSL_CITATION {"citationID":"5aTiczPI","properties":{"formattedCitation":"(3\\uc0\\u8211{}5,17)","plainCitation":"(3–5,1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CB2FCE">
        <w:fldChar w:fldCharType="separate"/>
      </w:r>
      <w:r w:rsidR="00CB2FCE" w:rsidRPr="002E27BE">
        <w:rPr>
          <w:rFonts w:ascii="Calibri" w:hAnsi="Calibri" w:cs="Calibri"/>
          <w:szCs w:val="24"/>
        </w:rPr>
        <w:t>(3–5,17)</w:t>
      </w:r>
      <w:r w:rsidR="00CB2FCE">
        <w:fldChar w:fldCharType="end"/>
      </w:r>
      <w:r w:rsidR="002E27BE">
        <w:t xml:space="preserve">. </w:t>
      </w:r>
    </w:p>
    <w:p w:rsidR="00C57FEB" w:rsidRDefault="002E27BE" w:rsidP="00F5485A">
      <w:r>
        <w:t xml:space="preserve">El tabaco, también considerado factor de riesgo como antes mencionamos, se asocia a la ubicación de los aneurismas. </w:t>
      </w:r>
      <w:r w:rsidR="00535279">
        <w:t xml:space="preserve">El 71.4% de los aneurismas encontrados en la </w:t>
      </w:r>
      <w:proofErr w:type="spellStart"/>
      <w:r w:rsidR="00535279">
        <w:t>ACoA</w:t>
      </w:r>
      <w:proofErr w:type="spellEnd"/>
      <w:r w:rsidR="00535279">
        <w:t xml:space="preserve"> y el 92.3% de los aneurismas en la ACI pertenecían</w:t>
      </w:r>
      <w:r>
        <w:t xml:space="preserve"> </w:t>
      </w:r>
      <w:r w:rsidR="00535279">
        <w:t xml:space="preserve">a pacientes con hábito tabáquico, además el 100% de los aneurismas localizados en la arteria basilar </w:t>
      </w:r>
      <w:r w:rsidR="00CB2FCE">
        <w:t>correspondían a pacientes expuestos al tabaco</w:t>
      </w:r>
      <w:r w:rsidR="00535279">
        <w:t xml:space="preserve"> (Chi-Cuadrado de Pearson p=0.029)</w:t>
      </w:r>
      <w:r w:rsidR="00CB2FCE">
        <w:t>. Ningún paciente de la muestra sin hábito tabáquico poseía aneurismas irregulares, todos los aneurismas lobulados se encontraron en pacientes con hábito tabáquico, aunque esta relación no fue significativa (p=0.19)</w:t>
      </w:r>
      <w:r w:rsidR="00CE68F2">
        <w:t xml:space="preserve"> </w:t>
      </w:r>
      <w:r w:rsidR="00CE68F2">
        <w:fldChar w:fldCharType="begin"/>
      </w:r>
      <w:r w:rsidR="00CE68F2">
        <w:instrText xml:space="preserve"> ADDIN ZOTERO_ITEM CSL_CITATION {"citationID":"MMgezpf3","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CE68F2">
        <w:fldChar w:fldCharType="separate"/>
      </w:r>
      <w:r w:rsidR="00CE68F2" w:rsidRPr="00CE68F2">
        <w:rPr>
          <w:rFonts w:ascii="Calibri" w:hAnsi="Calibri" w:cs="Calibri"/>
        </w:rPr>
        <w:t>(9)</w:t>
      </w:r>
      <w:r w:rsidR="00CE68F2">
        <w:fldChar w:fldCharType="end"/>
      </w:r>
      <w:r w:rsidR="00CE68F2">
        <w:t>.</w:t>
      </w:r>
    </w:p>
    <w:p w:rsidR="00155B07" w:rsidRDefault="00B17DA2" w:rsidP="00F5485A">
      <w:r>
        <w:t xml:space="preserve">En nuestra muestra encontramos un porcentaje menor de bebedores (17.9%) que en otros estudios como los ISUIA (31.4% y 27%), </w:t>
      </w:r>
      <w:r w:rsidR="00155B07">
        <w:t>siendo los pacientes varones quienes</w:t>
      </w:r>
      <w:r>
        <w:t xml:space="preserve"> bebían con mayor frecuencia que las mujeres (p=0.005)</w:t>
      </w:r>
      <w:r w:rsidR="00155B07">
        <w:t xml:space="preserve">. </w:t>
      </w:r>
      <w:r w:rsidR="00275549">
        <w:t>Las pacientes</w:t>
      </w:r>
      <w:r w:rsidR="00155B07">
        <w:t xml:space="preserve"> presentaban clínica neurológica al diagnóstico con mayor frecuencia que los hombres</w:t>
      </w:r>
      <w:r w:rsidR="00AD5650">
        <w:t xml:space="preserve"> (p=0.046)</w:t>
      </w:r>
      <w:r w:rsidR="00155B07">
        <w:t>.</w:t>
      </w:r>
      <w:r w:rsidR="00275549">
        <w:t xml:space="preserve"> Respecto a la variable clínica neurológica,</w:t>
      </w:r>
      <w:r w:rsidR="00155B07">
        <w:t xml:space="preserve"> se recogió la presencia o ausencia de clínica neurológica al diagnóstico. En la literatura vemos que los estudios en los cuales se toman estos datos además </w:t>
      </w:r>
      <w:r w:rsidR="00AD5650">
        <w:t>se recog</w:t>
      </w:r>
      <w:r w:rsidR="00AD5650">
        <w:t>e</w:t>
      </w:r>
      <w:r w:rsidR="00AD5650">
        <w:t xml:space="preserve"> </w:t>
      </w:r>
      <w:r w:rsidR="00155B07">
        <w:t xml:space="preserve">el tipo de clínica que presentan los pacientes, de manera que se pueden conocer las frecuencias y de esta manera definir qué </w:t>
      </w:r>
      <w:r w:rsidR="00AD5650">
        <w:t>sintomatología</w:t>
      </w:r>
      <w:r w:rsidR="00155B07">
        <w:t xml:space="preserve"> es la más frecuente de esta patología y si está en relación con la ruptura del aneurisma</w:t>
      </w:r>
      <w:r w:rsidR="00AD5650">
        <w:t>,</w:t>
      </w:r>
      <w:r w:rsidR="00155B07">
        <w:t xml:space="preserve"> para tratar de adelantarnos a ella. </w:t>
      </w:r>
      <w:r w:rsidR="00275549">
        <w:t>Por otro lado,</w:t>
      </w:r>
      <w:r w:rsidR="00AD5650">
        <w:t xml:space="preserve"> hallamos relación entre el consumo de alcohol y la existencia de clínica neurológica, los individuos que no consumían alcohol presentaban clínica neurológica más frecuentemente que los pacientes que consumían alcohol (p=0.046)</w:t>
      </w:r>
      <w:r w:rsidR="003F3631">
        <w:t>. No se encontró explicación para este fenómeno en la bibliografía. Podría deberse a un factor de confusión, puesto que encontramos relación entre el consumo de alcohol con el sexo y a su vez estas dos variables se asocian con la presencia de clínica neurológica. Tampoco se encontró descrita la asociación entre sexo y clínica neurológica en otros estudios</w:t>
      </w:r>
      <w:r w:rsidR="004106F2">
        <w:t>. Al estar estas tres variables relacionadas entre sí, parece que podría existir alg</w:t>
      </w:r>
      <w:r w:rsidR="00275549">
        <w:t xml:space="preserve">ún tipo de factor </w:t>
      </w:r>
      <w:r w:rsidR="00CA238B">
        <w:t xml:space="preserve">-el cual </w:t>
      </w:r>
      <w:r w:rsidR="004106F2">
        <w:t>no ha sido identificado</w:t>
      </w:r>
      <w:r w:rsidR="00CA238B">
        <w:t>-</w:t>
      </w:r>
      <w:r w:rsidR="004106F2">
        <w:t xml:space="preserve"> detrás de estas a</w:t>
      </w:r>
      <w:r w:rsidR="00E22737" w:rsidRPr="00E22737">
        <w:rPr>
          <w:rFonts w:ascii="Calibri" w:hAnsi="Calibri" w:cs="Calibri"/>
        </w:rPr>
        <w:t>(17)</w:t>
      </w:r>
      <w:proofErr w:type="spellStart"/>
      <w:r w:rsidR="004106F2">
        <w:t>sociaciones</w:t>
      </w:r>
      <w:proofErr w:type="spellEnd"/>
      <w:r w:rsidR="00670928">
        <w:t xml:space="preserve"> </w:t>
      </w:r>
      <w:r w:rsidR="003F3631">
        <w:fldChar w:fldCharType="begin"/>
      </w:r>
      <w:r w:rsidR="003F3631">
        <w:instrText xml:space="preserve"> ADDIN ZOTERO_ITEM CSL_CITATION {"citationID":"4SwehhE0","properties":{"formattedCitation":"(4,5)","plainCitation":"(4,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3F3631">
        <w:fldChar w:fldCharType="separate"/>
      </w:r>
      <w:r w:rsidR="003F3631" w:rsidRPr="003F3631">
        <w:rPr>
          <w:rFonts w:ascii="Calibri" w:hAnsi="Calibri" w:cs="Calibri"/>
        </w:rPr>
        <w:t>(4,5)</w:t>
      </w:r>
      <w:r w:rsidR="003F3631">
        <w:fldChar w:fldCharType="end"/>
      </w:r>
      <w:r w:rsidR="003F3631">
        <w:t>.</w:t>
      </w:r>
    </w:p>
    <w:p w:rsidR="00F5485A" w:rsidRDefault="00F5485A" w:rsidP="00F5485A">
      <w:pPr>
        <w:pStyle w:val="Ttulo2"/>
        <w:numPr>
          <w:ilvl w:val="0"/>
          <w:numId w:val="11"/>
        </w:numPr>
        <w:rPr>
          <w:color w:val="404040" w:themeColor="text1" w:themeTint="BF"/>
        </w:rPr>
      </w:pPr>
      <w:r>
        <w:rPr>
          <w:color w:val="404040" w:themeColor="text1" w:themeTint="BF"/>
        </w:rPr>
        <w:t>Análisis de las complicaciones del tratamiento endovascular de 30 casos de aneurismas intracraneales incidentales</w:t>
      </w:r>
    </w:p>
    <w:p w:rsidR="00E22737" w:rsidRDefault="00FC6D91" w:rsidP="00E22737">
      <w:pPr>
        <w:ind w:left="142"/>
      </w:pPr>
      <w:r>
        <w:t xml:space="preserve">En nuestro estudio encontramos complicaciones en 12 de los 30 casos (40%). Es un porcentaje mayor al que encontramos en otros estudios publicados. </w:t>
      </w:r>
      <w:r w:rsidR="00E22737">
        <w:t xml:space="preserve">En el estudio de </w:t>
      </w:r>
      <w:proofErr w:type="spellStart"/>
      <w:r w:rsidR="00E22737">
        <w:t>Pierot</w:t>
      </w:r>
      <w:proofErr w:type="spellEnd"/>
      <w:r w:rsidR="00E22737">
        <w:t xml:space="preserve"> et al. (</w:t>
      </w:r>
      <w:proofErr w:type="gramStart"/>
      <w:r w:rsidR="00E22737">
        <w:t>estudio</w:t>
      </w:r>
      <w:proofErr w:type="gramEnd"/>
      <w:r w:rsidR="00E22737">
        <w:t xml:space="preserve"> ATENA</w:t>
      </w:r>
      <w:r w:rsidR="00434CBE">
        <w:t>) que</w:t>
      </w:r>
      <w:r w:rsidR="00E22737">
        <w:t xml:space="preserve"> compara la técnica de </w:t>
      </w:r>
      <w:proofErr w:type="spellStart"/>
      <w:r w:rsidR="00E22737">
        <w:t>remodeling</w:t>
      </w:r>
      <w:proofErr w:type="spellEnd"/>
      <w:r w:rsidR="00E22737">
        <w:t xml:space="preserve"> con el tratamiento con coils</w:t>
      </w:r>
      <w:r w:rsidR="00434CBE">
        <w:t>,</w:t>
      </w:r>
      <w:r w:rsidR="00E22737">
        <w:t xml:space="preserve"> se recogió un 11.2% de complicaciones en total, un porcentaje inferior al de nuestra muestra. Sin embargo en nuestro estudio todas las secuelas fueron transitorias, no hubo exitus ni secuelas</w:t>
      </w:r>
      <w:r w:rsidR="00434CBE">
        <w:t>, a diferencia de otros trabajos de la bibliografía</w:t>
      </w:r>
      <w:r w:rsidR="00E22737">
        <w:t xml:space="preserve">. Nuestro estudio fue retrospectivo con un número pequeño de  casos </w:t>
      </w:r>
      <w:r w:rsidR="00434CBE">
        <w:t>y con un tiempo de seguimiento corto,</w:t>
      </w:r>
      <w:r w:rsidR="00E22737">
        <w:t xml:space="preserve"> lo que podría </w:t>
      </w:r>
      <w:r w:rsidR="00434CBE">
        <w:t xml:space="preserve">explicar la ausencia de trombosis, exitus y otro tipo de complicaciones más comunes en otros estudios. Respecto al elevado porcentaje de complicaciones en comparación a otros de la bibliografía, podría deberse a que reconocimos como complicación cualquier tipo de clínica o problema derivado del tratamiento endovascular, no estableciendo ningún criterio específico como se realiza en otros trabajos. </w:t>
      </w:r>
      <w:r w:rsidR="00A16B8E">
        <w:t xml:space="preserve">No consideramos que la diferencia respecto al resto de estudios se deba a las características de nuestro centro, puesto que en el estudio ATENA se </w:t>
      </w:r>
      <w:r w:rsidR="00A16B8E">
        <w:lastRenderedPageBreak/>
        <w:t xml:space="preserve">descubrieron casos similares de complicaciones en centros que trataban 20 o menos pacientes por año y centros que traban más de 20 pacientes/año. </w:t>
      </w:r>
      <w:r w:rsidR="00E22737">
        <w:fldChar w:fldCharType="begin"/>
      </w:r>
      <w:r w:rsidR="00A16B8E">
        <w:instrText xml:space="preserve"> ADDIN ZOTERO_ITEM CSL_CITATION {"citationID":"4qiL1T6B","properties":{"formattedCitation":"(11,17)","plainCitation":"(11,17)","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E22737">
        <w:fldChar w:fldCharType="separate"/>
      </w:r>
      <w:r w:rsidR="00A16B8E" w:rsidRPr="00A16B8E">
        <w:rPr>
          <w:rFonts w:ascii="Calibri" w:hAnsi="Calibri" w:cs="Calibri"/>
        </w:rPr>
        <w:t>(11,17)</w:t>
      </w:r>
      <w:r w:rsidR="00E22737">
        <w:fldChar w:fldCharType="end"/>
      </w:r>
    </w:p>
    <w:p w:rsidR="0095286A" w:rsidRDefault="00866DF3" w:rsidP="0095286A">
      <w:pPr>
        <w:ind w:left="142"/>
      </w:pPr>
      <w:r>
        <w:t>Por otra parte encontramos</w:t>
      </w:r>
      <w:r w:rsidR="00216D3A">
        <w:t xml:space="preserve"> otros estudios como el realizado por McDonald et al.</w:t>
      </w:r>
      <w:r>
        <w:t xml:space="preserve"> </w:t>
      </w:r>
      <w:proofErr w:type="gramStart"/>
      <w:r>
        <w:t>que</w:t>
      </w:r>
      <w:proofErr w:type="gramEnd"/>
      <w:r>
        <w:t xml:space="preserve"> compara el tratamiento endovascular y el clipaje quirúrgico. </w:t>
      </w:r>
      <w:r w:rsidR="00786BDC">
        <w:t>En él s</w:t>
      </w:r>
      <w:r>
        <w:t xml:space="preserve">e vio que en los pacientes sometidos a cirugía </w:t>
      </w:r>
      <w:r w:rsidR="00786BDC">
        <w:t>tenían un riesgo mayor de resultados adversos y complicaciones que quienes recibieron tratamiento endovascular, aunque realmente en estos estudios siempre se comete un sesgo de selección, puesto que la decisión de que un paciente se someta a un tratamiento u otro no es aleatoria. Es decir, que estos resultados no son realmente comparables. También encontramos en diversos estudios como por ejemplo</w:t>
      </w:r>
      <w:r w:rsidR="00F63C6C">
        <w:t xml:space="preserve"> el ISUIA que la edad constituye un factor de riesgo para peores resultados. En este estudio se observó que los resultados del TEV no eran tan dependientes de la edad como el tratamiento quirúrgico</w:t>
      </w:r>
      <w:r w:rsidR="00786BDC">
        <w:t xml:space="preserve">  </w:t>
      </w:r>
      <w:r w:rsidR="00F63C6C">
        <w:t>de cara a obtener un mayor número de resultados adversos. En nuestro estudio no encontramos relación entre complicaciones y edad de los pacientes, aunque sí que advertimos</w:t>
      </w:r>
      <w:r w:rsidR="00E0766D">
        <w:t xml:space="preserve"> que los pacientes que tenía 60 años o menos no presentaban comorbilidades con 10.67 más probabilidades que los pacientes mayores de 60 años (IC 95% 1.12-101.34 p=0.02)</w:t>
      </w:r>
      <w:r w:rsidR="00216D3A">
        <w:t xml:space="preserve"> </w:t>
      </w:r>
      <w:r w:rsidR="00216D3A">
        <w:fldChar w:fldCharType="begin"/>
      </w:r>
      <w:r w:rsidR="00F63C6C">
        <w:instrText xml:space="preserve"> ADDIN ZOTERO_ITEM CSL_CITATION {"citationID":"oQkAsFHu","properties":{"formattedCitation":"(4,10)","plainCitation":"(4,10)","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rsidR="00216D3A">
        <w:fldChar w:fldCharType="separate"/>
      </w:r>
      <w:r w:rsidR="00F63C6C" w:rsidRPr="00F63C6C">
        <w:rPr>
          <w:rFonts w:ascii="Calibri" w:hAnsi="Calibri" w:cs="Calibri"/>
        </w:rPr>
        <w:t>(4,10)</w:t>
      </w:r>
      <w:r w:rsidR="00216D3A">
        <w:fldChar w:fldCharType="end"/>
      </w:r>
      <w:r w:rsidR="00225566">
        <w:t>.</w:t>
      </w:r>
    </w:p>
    <w:p w:rsidR="007634F5" w:rsidRDefault="007634F5" w:rsidP="0095286A">
      <w:pPr>
        <w:ind w:left="142"/>
      </w:pPr>
      <w:r>
        <w:t xml:space="preserve">En el estudio publicado por </w:t>
      </w:r>
      <w:proofErr w:type="spellStart"/>
      <w:r>
        <w:t>Wanke</w:t>
      </w:r>
      <w:proofErr w:type="spellEnd"/>
      <w:r>
        <w:t xml:space="preserve"> et al. </w:t>
      </w:r>
      <w:proofErr w:type="gramStart"/>
      <w:r w:rsidR="00D84486">
        <w:t>se</w:t>
      </w:r>
      <w:proofErr w:type="gramEnd"/>
      <w:r w:rsidR="00D84486">
        <w:t xml:space="preserve"> </w:t>
      </w:r>
      <w:r>
        <w:t>concluye que el tratamiento endovascular constituye una alternativa válida al tratamiento con clip quirúrgico,</w:t>
      </w:r>
      <w:r w:rsidR="00D84486">
        <w:t xml:space="preserve"> incluso afirma</w:t>
      </w:r>
      <w:r>
        <w:t xml:space="preserve"> que debería considerarse como primera opción puesto que posee un coste y morbimortalidad menores para aneurismas de cualquier localización. En nuestro caso tampoco encontramos relación entre localización de los aneurismas y una diferente tasa de complicaciones </w:t>
      </w:r>
      <w:r>
        <w:fldChar w:fldCharType="begin"/>
      </w:r>
      <w:r>
        <w:instrText xml:space="preserve"> ADDIN ZOTERO_ITEM CSL_CITATION {"citationID":"j5moeGGD","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fldChar w:fldCharType="separate"/>
      </w:r>
      <w:r w:rsidRPr="007634F5">
        <w:rPr>
          <w:rFonts w:ascii="Calibri" w:hAnsi="Calibri" w:cs="Calibri"/>
        </w:rPr>
        <w:t>(18)</w:t>
      </w:r>
      <w:r>
        <w:fldChar w:fldCharType="end"/>
      </w:r>
      <w:r>
        <w:t>.</w:t>
      </w:r>
    </w:p>
    <w:p w:rsidR="003208FC" w:rsidRDefault="00F5485A" w:rsidP="003208FC">
      <w:pPr>
        <w:pStyle w:val="Ttulo2"/>
        <w:numPr>
          <w:ilvl w:val="0"/>
          <w:numId w:val="11"/>
        </w:numPr>
        <w:rPr>
          <w:color w:val="404040" w:themeColor="text1" w:themeTint="BF"/>
        </w:rPr>
      </w:pPr>
      <w:r>
        <w:rPr>
          <w:color w:val="404040" w:themeColor="text1" w:themeTint="BF"/>
        </w:rPr>
        <w:t xml:space="preserve">Análisis de la seguridad del proceso endovascular frente al manejo </w:t>
      </w:r>
      <w:r w:rsidR="00DE7F9B">
        <w:rPr>
          <w:color w:val="404040" w:themeColor="text1" w:themeTint="BF"/>
        </w:rPr>
        <w:t>conservador</w:t>
      </w:r>
      <w:r>
        <w:rPr>
          <w:color w:val="404040" w:themeColor="text1" w:themeTint="BF"/>
        </w:rPr>
        <w:t xml:space="preserve"> en aneurismas incidentales</w:t>
      </w:r>
    </w:p>
    <w:p w:rsidR="00FB0185" w:rsidRDefault="00FB0185" w:rsidP="00670928">
      <w:r>
        <w:t xml:space="preserve">Pese a tener una tasa de complicaciones mayor a otros trabajos, ninguna de estas complicaciones dejó secuelas, no hubo roturas aneurismáticas </w:t>
      </w:r>
      <w:proofErr w:type="spellStart"/>
      <w:r>
        <w:t>periprocedimentales</w:t>
      </w:r>
      <w:proofErr w:type="spellEnd"/>
      <w:r>
        <w:t xml:space="preserve">, </w:t>
      </w:r>
      <w:r w:rsidR="002E6972">
        <w:t xml:space="preserve">eventos </w:t>
      </w:r>
      <w:r>
        <w:t>trombo</w:t>
      </w:r>
      <w:r w:rsidR="002E6972">
        <w:t>embólicos</w:t>
      </w:r>
      <w:r>
        <w:t xml:space="preserve"> ni exitus. En el estudio ATENA del 2009 se obtuvieron unos datos de complicaciones similares en cuanto a gravedad, puesto que </w:t>
      </w:r>
      <w:r w:rsidR="002E6972">
        <w:t>no</w:t>
      </w:r>
      <w:r>
        <w:t xml:space="preserve"> se produjeron exitus ni complicaciones con secuelas durante su estudio, aunque el porcentaje de las mismas sí que fue menor</w:t>
      </w:r>
      <w:r w:rsidR="00545119">
        <w:t>.</w:t>
      </w:r>
      <w:r w:rsidR="00545119" w:rsidRPr="00545119">
        <w:t xml:space="preserve"> </w:t>
      </w:r>
      <w:r w:rsidR="00545119">
        <w:t xml:space="preserve">McDonald et al. </w:t>
      </w:r>
      <w:proofErr w:type="gramStart"/>
      <w:r w:rsidR="00545119">
        <w:t>publicaron</w:t>
      </w:r>
      <w:proofErr w:type="gramEnd"/>
      <w:r w:rsidR="00545119">
        <w:t xml:space="preserve"> un estudio en 2013 en la revista </w:t>
      </w:r>
      <w:proofErr w:type="spellStart"/>
      <w:r w:rsidR="00545119">
        <w:t>Stroke</w:t>
      </w:r>
      <w:proofErr w:type="spellEnd"/>
      <w:r w:rsidR="00545119">
        <w:t xml:space="preserve"> comparando las técnicas endovasculares </w:t>
      </w:r>
      <w:proofErr w:type="spellStart"/>
      <w:r w:rsidR="00545119">
        <w:t>remodeling</w:t>
      </w:r>
      <w:proofErr w:type="spellEnd"/>
      <w:r w:rsidR="00545119">
        <w:t xml:space="preserve"> y </w:t>
      </w:r>
      <w:proofErr w:type="spellStart"/>
      <w:r w:rsidR="00545119">
        <w:t>colis</w:t>
      </w:r>
      <w:proofErr w:type="spellEnd"/>
      <w:r w:rsidR="00545119">
        <w:t xml:space="preserve">. </w:t>
      </w:r>
      <w:r w:rsidR="00545119" w:rsidRPr="00FE78C1">
        <w:t>Observaron que la tendencia en los últimos años había sido favorable al TEV</w:t>
      </w:r>
      <w:r w:rsidR="00FE78C1" w:rsidRPr="00FE78C1">
        <w:t xml:space="preserve">. Según datos </w:t>
      </w:r>
      <w:r w:rsidR="00566C1F">
        <w:t xml:space="preserve">sacados del </w:t>
      </w:r>
      <w:proofErr w:type="spellStart"/>
      <w:r w:rsidR="00566C1F" w:rsidRPr="00566C1F">
        <w:t>Nationwide</w:t>
      </w:r>
      <w:proofErr w:type="spellEnd"/>
      <w:r w:rsidR="00566C1F" w:rsidRPr="00566C1F">
        <w:t xml:space="preserve"> </w:t>
      </w:r>
      <w:proofErr w:type="spellStart"/>
      <w:r w:rsidR="00566C1F" w:rsidRPr="00566C1F">
        <w:t>Inpatient</w:t>
      </w:r>
      <w:proofErr w:type="spellEnd"/>
      <w:r w:rsidR="00566C1F" w:rsidRPr="00566C1F">
        <w:t xml:space="preserve"> </w:t>
      </w:r>
      <w:proofErr w:type="spellStart"/>
      <w:r w:rsidR="00566C1F" w:rsidRPr="00566C1F">
        <w:t>Sample</w:t>
      </w:r>
      <w:proofErr w:type="spellEnd"/>
      <w:r w:rsidR="00566C1F">
        <w:t xml:space="preserve"> (Estados Unidos)</w:t>
      </w:r>
      <w:r w:rsidR="00FE78C1">
        <w:t xml:space="preserve"> en 2001</w:t>
      </w:r>
      <w:r w:rsidR="000D6641">
        <w:t xml:space="preserve"> el porcentaje de pacientes con manejo mediante TEV fue del 20%, ascendiendo hasta el 63% en 2008.</w:t>
      </w:r>
      <w:r w:rsidR="00FE78C1" w:rsidRPr="00FE78C1">
        <w:t xml:space="preserve"> </w:t>
      </w:r>
      <w:r w:rsidR="00545119" w:rsidRPr="00FE78C1">
        <w:t>Aunque los casos no son comparables debido a que aún no se ha realizado un estudio aleatorizado, se vio que los centro que proponían el TEV a los pacientes como primera opción obtenían mejores resultados. En nuestro estudio todos los pacientes recibieron</w:t>
      </w:r>
      <w:r w:rsidR="00545119">
        <w:t xml:space="preserve"> TEV, no hubo ningún paciente sin tratar o que recibiera tratamiento quirúrgico</w:t>
      </w:r>
      <w:r>
        <w:t xml:space="preserve"> </w:t>
      </w:r>
      <w:r>
        <w:fldChar w:fldCharType="begin"/>
      </w:r>
      <w:r w:rsidR="00FE78C1">
        <w:instrText xml:space="preserve"> ADDIN ZOTERO_ITEM CSL_CITATION {"citationID":"SglE5kCw","properties":{"formattedCitation":"(10,17,19)","plainCitation":"(10,17,19)","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fldChar w:fldCharType="separate"/>
      </w:r>
      <w:r w:rsidR="00FE78C1" w:rsidRPr="00FE78C1">
        <w:rPr>
          <w:rFonts w:ascii="Calibri" w:hAnsi="Calibri" w:cs="Calibri"/>
        </w:rPr>
        <w:t>(10,17,19)</w:t>
      </w:r>
      <w:r>
        <w:fldChar w:fldCharType="end"/>
      </w:r>
      <w:r w:rsidR="00545119">
        <w:t>.</w:t>
      </w:r>
    </w:p>
    <w:p w:rsidR="00545119" w:rsidRDefault="00545119" w:rsidP="00670928">
      <w:r>
        <w:t>Esta tendencia hacia el TEV como primera opción se debe a que las técnicas endovasculares son más seguras como se puede advertir en la bibliografía, y además estas técnicas han ido avanzando y desarrollándose hasta</w:t>
      </w:r>
      <w:r w:rsidR="00FE78C1">
        <w:t xml:space="preserve"> el punto que no hallamos grandes diferencias entre el grado de oclusión obtenido mediante TEV y mediante clipaje quirúrgico. </w:t>
      </w:r>
    </w:p>
    <w:p w:rsidR="00670928" w:rsidRDefault="00670928" w:rsidP="00826DEA">
      <w:r>
        <w:lastRenderedPageBreak/>
        <w:t xml:space="preserve">86.7% de oclusión completa. ATENA 2 y small2 y </w:t>
      </w:r>
      <w:proofErr w:type="spellStart"/>
      <w:r>
        <w:t>remodeling</w:t>
      </w:r>
      <w:proofErr w:type="spellEnd"/>
      <w:r>
        <w:t xml:space="preserve"> ATENA 1 80. Según </w:t>
      </w:r>
      <w:proofErr w:type="spellStart"/>
      <w:r>
        <w:t>atena</w:t>
      </w:r>
      <w:proofErr w:type="spellEnd"/>
      <w:r>
        <w:t xml:space="preserve"> 2 varía según tamaño pero no para la localización nosotros no encontramos ni una ni otra.</w:t>
      </w:r>
    </w:p>
    <w:p w:rsidR="00826DEA" w:rsidRDefault="00826DEA" w:rsidP="00826DEA">
      <w:r>
        <w:t xml:space="preserve">TEV of UIA: como a nosotros nadie murió ni se rompió aneurisma ni les sangró. (81 </w:t>
      </w:r>
      <w:proofErr w:type="gramStart"/>
      <w:r>
        <w:t>oclusión</w:t>
      </w:r>
      <w:proofErr w:type="gramEnd"/>
      <w:r>
        <w:t xml:space="preserve">). </w:t>
      </w:r>
    </w:p>
    <w:p w:rsidR="00826DEA" w:rsidRPr="00826DEA" w:rsidRDefault="00826DEA" w:rsidP="00826DEA">
      <w:r>
        <w:t xml:space="preserve">No comparable porque los grupos de </w:t>
      </w:r>
      <w:proofErr w:type="spellStart"/>
      <w:r>
        <w:t>tev</w:t>
      </w:r>
      <w:proofErr w:type="spellEnd"/>
      <w:r>
        <w:t xml:space="preserve"> y observación tienen características diferentes. Evoluciones </w:t>
      </w:r>
      <w:proofErr w:type="spellStart"/>
      <w:proofErr w:type="gramStart"/>
      <w:r>
        <w:t>mas</w:t>
      </w:r>
      <w:proofErr w:type="spellEnd"/>
      <w:proofErr w:type="gramEnd"/>
      <w:r>
        <w:t xml:space="preserve"> benignas los de observación. </w:t>
      </w:r>
    </w:p>
    <w:p w:rsidR="00826DEA" w:rsidRDefault="00826DEA" w:rsidP="00826DEA">
      <w:r>
        <w:t>Edad Small1losviejos tienen más complicaciones y menor beneficio porque tienen menos años por vivir q los jóvenes.</w:t>
      </w:r>
    </w:p>
    <w:p w:rsidR="00826DEA" w:rsidRDefault="00826DEA" w:rsidP="00826DEA">
      <w:r>
        <w:t>(SMALL 2) Controles FRCV sobre todo tabaco e hipertensión.</w:t>
      </w:r>
      <w:r w:rsidR="00DE7F9B">
        <w:t xml:space="preserve"> Nosotros nos </w:t>
      </w:r>
      <w:proofErr w:type="spellStart"/>
      <w:r w:rsidR="00DE7F9B">
        <w:t>salio</w:t>
      </w:r>
      <w:proofErr w:type="spellEnd"/>
      <w:r w:rsidR="00DE7F9B">
        <w:t xml:space="preserve"> tabaco con juventud y contener </w:t>
      </w:r>
      <w:proofErr w:type="spellStart"/>
      <w:r w:rsidR="00DE7F9B">
        <w:t>mas</w:t>
      </w:r>
      <w:proofErr w:type="spellEnd"/>
      <w:r w:rsidR="00DE7F9B">
        <w:t xml:space="preserve"> de un aneurisma.</w:t>
      </w:r>
      <w:r>
        <w:t xml:space="preserve"> Asociación familiar suelen tener </w:t>
      </w:r>
      <w:proofErr w:type="spellStart"/>
      <w:r>
        <w:t>mas</w:t>
      </w:r>
      <w:proofErr w:type="spellEnd"/>
      <w:r>
        <w:t xml:space="preserve"> probabilidades de romper, HSA previa</w:t>
      </w:r>
      <w:r w:rsidR="006846C7">
        <w:t xml:space="preserve"> (HSA no coincide en ISUIA2 tenían 24.21%)</w:t>
      </w:r>
      <w:r>
        <w:t xml:space="preserve"> menos </w:t>
      </w:r>
      <w:proofErr w:type="spellStart"/>
      <w:r>
        <w:t>paramenos</w:t>
      </w:r>
      <w:proofErr w:type="spellEnd"/>
      <w:r>
        <w:t xml:space="preserve"> de 3 mm según </w:t>
      </w:r>
      <w:proofErr w:type="spellStart"/>
      <w:r>
        <w:t>atena</w:t>
      </w:r>
      <w:proofErr w:type="spellEnd"/>
      <w:r>
        <w:t xml:space="preserve"> 3, que además son </w:t>
      </w:r>
      <w:proofErr w:type="spellStart"/>
      <w:r>
        <w:t>mas</w:t>
      </w:r>
      <w:proofErr w:type="spellEnd"/>
      <w:r>
        <w:t xml:space="preserve"> propensos al fracaso del TEV.</w:t>
      </w:r>
      <w:r w:rsidR="00DE7F9B">
        <w:t xml:space="preserve"> Nosotros vimos relación entre un aneurisma y pequeño tamaño, es decir </w:t>
      </w:r>
      <w:proofErr w:type="spellStart"/>
      <w:r w:rsidR="00DE7F9B">
        <w:t>mas</w:t>
      </w:r>
      <w:proofErr w:type="spellEnd"/>
      <w:r w:rsidR="00DE7F9B">
        <w:t xml:space="preserve"> benignidad.</w:t>
      </w:r>
    </w:p>
    <w:p w:rsidR="00DE7F9B" w:rsidRDefault="00DE7F9B" w:rsidP="00826DEA">
      <w:r>
        <w:t>Aunque sea seguro el riesgo de complicarse no es 0 SMALL2 necesidad de TRIAL</w:t>
      </w:r>
    </w:p>
    <w:p w:rsidR="00087ABF" w:rsidRPr="00087ABF" w:rsidRDefault="00087ABF" w:rsidP="00087ABF"/>
    <w:p w:rsidR="0054730A" w:rsidRDefault="0054730A" w:rsidP="0054730A">
      <w:pPr>
        <w:pStyle w:val="Ttulo1"/>
      </w:pPr>
      <w:bookmarkStart w:id="23" w:name="_Toc514140022"/>
      <w:r>
        <w:t>Conclusiones</w:t>
      </w:r>
      <w:bookmarkEnd w:id="23"/>
    </w:p>
    <w:p w:rsidR="00CE15C0" w:rsidRPr="00CE15C0" w:rsidRDefault="00CE15C0" w:rsidP="00CE15C0">
      <w:r>
        <w:t>TEV vale para todas las localizaciones ATENA2</w:t>
      </w:r>
    </w:p>
    <w:p w:rsidR="00193DAE" w:rsidRPr="007C53E5" w:rsidRDefault="0054730A" w:rsidP="00412BCA">
      <w:pPr>
        <w:pStyle w:val="Ttulo1"/>
      </w:pPr>
      <w:bookmarkStart w:id="24" w:name="_Toc514140023"/>
      <w:r>
        <w:t>Bibliografí</w:t>
      </w:r>
      <w:r w:rsidR="00412BCA">
        <w:t>a</w:t>
      </w:r>
      <w:bookmarkEnd w:id="24"/>
    </w:p>
    <w:sectPr w:rsidR="00193DAE" w:rsidRPr="007C53E5" w:rsidSect="0090528B">
      <w:headerReference w:type="even" r:id="rId29"/>
      <w:headerReference w:type="default" r:id="rId30"/>
      <w:headerReference w:type="first" r:id="rId31"/>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0EF0" w:rsidRDefault="00590EF0" w:rsidP="00B07406">
      <w:pPr>
        <w:spacing w:after="0" w:line="240" w:lineRule="auto"/>
      </w:pPr>
      <w:r>
        <w:separator/>
      </w:r>
    </w:p>
  </w:endnote>
  <w:endnote w:type="continuationSeparator" w:id="0">
    <w:p w:rsidR="00590EF0" w:rsidRDefault="00590EF0"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C57FEB">
      <w:tc>
        <w:tcPr>
          <w:tcW w:w="500" w:type="pct"/>
          <w:tcBorders>
            <w:top w:val="single" w:sz="4" w:space="0" w:color="554740" w:themeColor="accent2" w:themeShade="BF"/>
          </w:tcBorders>
          <w:shd w:val="clear" w:color="auto" w:fill="554740" w:themeFill="accent2" w:themeFillShade="BF"/>
        </w:tcPr>
        <w:p w:rsidR="00C57FEB" w:rsidRDefault="00C57FEB">
          <w:pPr>
            <w:pStyle w:val="Piedepgina"/>
            <w:jc w:val="right"/>
            <w:rPr>
              <w:b/>
              <w:color w:val="FFFFFF" w:themeColor="background1"/>
            </w:rPr>
          </w:pPr>
          <w:r>
            <w:fldChar w:fldCharType="begin"/>
          </w:r>
          <w:r>
            <w:instrText xml:space="preserve"> PAGE   \* MERGEFORMAT </w:instrText>
          </w:r>
          <w:r>
            <w:fldChar w:fldCharType="separate"/>
          </w:r>
          <w:r w:rsidR="000D6641" w:rsidRPr="000D6641">
            <w:rPr>
              <w:noProof/>
              <w:color w:val="FFFFFF" w:themeColor="background1"/>
            </w:rPr>
            <w:t>24</w:t>
          </w:r>
          <w:r>
            <w:rPr>
              <w:noProof/>
              <w:color w:val="FFFFFF" w:themeColor="background1"/>
            </w:rPr>
            <w:fldChar w:fldCharType="end"/>
          </w:r>
        </w:p>
      </w:tc>
      <w:tc>
        <w:tcPr>
          <w:tcW w:w="4500" w:type="pct"/>
          <w:tcBorders>
            <w:top w:val="single" w:sz="4" w:space="0" w:color="auto"/>
          </w:tcBorders>
        </w:tcPr>
        <w:p w:rsidR="00C57FEB" w:rsidRDefault="00C57FEB">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C57FEB" w:rsidRDefault="00C57FE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57FEB">
      <w:tc>
        <w:tcPr>
          <w:tcW w:w="4500" w:type="pct"/>
          <w:tcBorders>
            <w:top w:val="single" w:sz="4" w:space="0" w:color="000000" w:themeColor="text1"/>
          </w:tcBorders>
        </w:tcPr>
        <w:p w:rsidR="00C57FEB" w:rsidRDefault="00C57FEB"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C57FEB" w:rsidRDefault="00C57FEB">
          <w:pPr>
            <w:pStyle w:val="Encabezado"/>
            <w:rPr>
              <w:color w:val="FFFFFF" w:themeColor="background1"/>
            </w:rPr>
          </w:pPr>
          <w:r>
            <w:fldChar w:fldCharType="begin"/>
          </w:r>
          <w:r>
            <w:instrText xml:space="preserve"> PAGE   \* MERGEFORMAT </w:instrText>
          </w:r>
          <w:r>
            <w:fldChar w:fldCharType="separate"/>
          </w:r>
          <w:r w:rsidR="000D6641" w:rsidRPr="000D6641">
            <w:rPr>
              <w:noProof/>
              <w:color w:val="FFFFFF" w:themeColor="background1"/>
            </w:rPr>
            <w:t>25</w:t>
          </w:r>
          <w:r>
            <w:rPr>
              <w:noProof/>
              <w:color w:val="FFFFFF" w:themeColor="background1"/>
            </w:rPr>
            <w:fldChar w:fldCharType="end"/>
          </w:r>
        </w:p>
      </w:tc>
    </w:tr>
  </w:tbl>
  <w:p w:rsidR="00C57FEB" w:rsidRDefault="00C57FEB"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57FEB" w:rsidTr="009D1163">
      <w:tc>
        <w:tcPr>
          <w:tcW w:w="4500" w:type="pct"/>
          <w:tcBorders>
            <w:top w:val="single" w:sz="4" w:space="0" w:color="000000" w:themeColor="text1"/>
          </w:tcBorders>
        </w:tcPr>
        <w:p w:rsidR="00C57FEB" w:rsidRDefault="00C57FEB"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C57FEB" w:rsidRDefault="00C57FEB" w:rsidP="009D1163">
          <w:pPr>
            <w:pStyle w:val="Encabezado"/>
            <w:rPr>
              <w:color w:val="FFFFFF" w:themeColor="background1"/>
            </w:rPr>
          </w:pPr>
          <w:r>
            <w:fldChar w:fldCharType="begin"/>
          </w:r>
          <w:r>
            <w:instrText xml:space="preserve"> PAGE   \* MERGEFORMAT </w:instrText>
          </w:r>
          <w:r>
            <w:fldChar w:fldCharType="separate"/>
          </w:r>
          <w:r w:rsidR="000D6641" w:rsidRPr="000D6641">
            <w:rPr>
              <w:noProof/>
              <w:color w:val="FFFFFF" w:themeColor="background1"/>
            </w:rPr>
            <w:t>9</w:t>
          </w:r>
          <w:r>
            <w:rPr>
              <w:noProof/>
              <w:color w:val="FFFFFF" w:themeColor="background1"/>
            </w:rPr>
            <w:fldChar w:fldCharType="end"/>
          </w:r>
        </w:p>
      </w:tc>
    </w:tr>
  </w:tbl>
  <w:p w:rsidR="00C57FEB" w:rsidRDefault="00C57FEB"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0EF0" w:rsidRDefault="00590EF0" w:rsidP="00B07406">
      <w:pPr>
        <w:spacing w:after="0" w:line="240" w:lineRule="auto"/>
      </w:pPr>
      <w:r>
        <w:separator/>
      </w:r>
    </w:p>
  </w:footnote>
  <w:footnote w:type="continuationSeparator" w:id="0">
    <w:p w:rsidR="00590EF0" w:rsidRDefault="00590EF0" w:rsidP="00B07406">
      <w:pPr>
        <w:spacing w:after="0" w:line="240" w:lineRule="auto"/>
      </w:pPr>
      <w:r>
        <w:continuationSeparator/>
      </w:r>
    </w:p>
  </w:footnote>
  <w:footnote w:id="1">
    <w:p w:rsidR="00C57FEB" w:rsidRDefault="00C57FEB" w:rsidP="00C23492">
      <w:pPr>
        <w:pStyle w:val="Textonotapie"/>
        <w:spacing w:before="0"/>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w:t>
      </w:r>
    </w:p>
  </w:footnote>
  <w:footnote w:id="2">
    <w:p w:rsidR="00C57FEB" w:rsidRDefault="00C57FEB">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C57FEB" w:rsidRDefault="00C57FEB"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C57FEB" w:rsidRDefault="00C57FEB">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C57FEB" w:rsidRDefault="00C57FEB"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C57FEB" w:rsidRDefault="00C57FEB" w:rsidP="00C23492">
      <w:pPr>
        <w:pStyle w:val="Textonotaalfinal"/>
        <w:spacing w:after="240"/>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 </w:t>
      </w:r>
      <w:r>
        <w:fldChar w:fldCharType="begin"/>
      </w:r>
      <w:r>
        <w:instrText xml:space="preserve"> ADDIN ZOTERO_ITEM CSL_CITATION {"citationID":"a8qb9s3su6","properties":{"formattedCitation":"(15)","plainCitation":"(15)","noteIndex":5},"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656884328"/>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0D6641">
      <w:rPr>
        <w:i/>
        <w:noProof/>
      </w:rPr>
      <w:t>Discusión</w:t>
    </w:r>
    <w:r w:rsidRPr="0087575A">
      <w:rPr>
        <w:i/>
      </w:rPr>
      <w:fldChar w:fldCharType="end"/>
    </w:r>
  </w:p>
  <w:p w:rsidR="00C57FEB" w:rsidRDefault="00C57FEB"/>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0D6641">
      <w:rPr>
        <w:i/>
        <w:noProof/>
      </w:rPr>
      <w:t>Conclusiones</w:t>
    </w:r>
    <w:r w:rsidRPr="003B0263">
      <w:rPr>
        <w:i/>
      </w:rPr>
      <w:fldChar w:fldCharType="end"/>
    </w:r>
    <w:r>
      <w:rPr>
        <w:i/>
      </w:rPr>
      <w:t xml:space="preserve"> </w:t>
    </w:r>
    <w:r>
      <w:t xml:space="preserve">| </w:t>
    </w:r>
    <w:sdt>
      <w:sdtPr>
        <w:rPr>
          <w:b/>
        </w:rPr>
        <w:alias w:val="Título"/>
        <w:id w:val="-71720006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C57FEB" w:rsidRDefault="00C57FEB"/>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FEB" w:rsidRDefault="00C57FEB" w:rsidP="00CA238B">
    <w:pPr>
      <w:rPr>
        <w:sz w:val="32"/>
        <w:szCs w:val="32"/>
      </w:rPr>
    </w:pPr>
    <w:r w:rsidRPr="003B0263">
      <w:rPr>
        <w:i/>
      </w:rPr>
      <w:fldChar w:fldCharType="begin"/>
    </w:r>
    <w:r w:rsidRPr="003B0263">
      <w:rPr>
        <w:i/>
      </w:rPr>
      <w:instrText xml:space="preserve"> STYLEREF  "1"  </w:instrText>
    </w:r>
    <w:r w:rsidRPr="003B0263">
      <w:rPr>
        <w:i/>
      </w:rPr>
      <w:fldChar w:fldCharType="separate"/>
    </w:r>
    <w:r w:rsidR="00CA238B">
      <w:rPr>
        <w:i/>
        <w:noProof/>
      </w:rPr>
      <w:t>Introducción</w:t>
    </w:r>
    <w:r w:rsidRPr="003B0263">
      <w:rPr>
        <w:i/>
      </w:rPr>
      <w:fldChar w:fldCharType="end"/>
    </w:r>
    <w:r>
      <w:rPr>
        <w:i/>
      </w:rPr>
      <w:t xml:space="preserve"> </w:t>
    </w:r>
    <w:r>
      <w:t xml:space="preserve">| </w:t>
    </w:r>
    <w:sdt>
      <w:sdtPr>
        <w:alias w:val="Título"/>
        <w:id w:val="-1570105440"/>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t>Tratamiento endovascular de aneurismas cerebrales incidentales</w:t>
        </w:r>
      </w:sdtContent>
    </w:sdt>
  </w:p>
  <w:p w:rsidR="00C57FEB" w:rsidRDefault="00C57FE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EDE4ECE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E310E72"/>
    <w:multiLevelType w:val="hybridMultilevel"/>
    <w:tmpl w:val="1870D00E"/>
    <w:lvl w:ilvl="0" w:tplc="2DF2E410">
      <w:start w:val="1"/>
      <w:numFmt w:val="decimal"/>
      <w:lvlText w:val="%1."/>
      <w:lvlJc w:val="center"/>
      <w:pPr>
        <w:ind w:left="502" w:hanging="360"/>
      </w:pPr>
      <w:rPr>
        <w:rFonts w:hint="default"/>
        <w:b/>
        <w:strike w:val="0"/>
        <w:dstrike w:val="0"/>
        <w:color w:val="404040" w:themeColor="text1" w:themeTint="BF"/>
        <w:sz w:val="26"/>
        <w:szCs w:val="26"/>
        <w:vertAlign w:val="baseline"/>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6">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nsid w:val="4E5C700A"/>
    <w:multiLevelType w:val="hybridMultilevel"/>
    <w:tmpl w:val="2A740C1E"/>
    <w:lvl w:ilvl="0" w:tplc="2A7C3FD0">
      <w:start w:val="1"/>
      <w:numFmt w:val="decimal"/>
      <w:lvlText w:val="%1."/>
      <w:lvlJc w:val="center"/>
      <w:pPr>
        <w:ind w:left="720" w:hanging="360"/>
      </w:pPr>
      <w:rPr>
        <w:rFonts w:hint="default"/>
        <w:b/>
        <w:strike w:val="0"/>
        <w:dstrike w:val="0"/>
        <w:color w:val="CC0000"/>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3141FCA"/>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9"/>
  </w:num>
  <w:num w:numId="2">
    <w:abstractNumId w:val="8"/>
  </w:num>
  <w:num w:numId="3">
    <w:abstractNumId w:val="0"/>
  </w:num>
  <w:num w:numId="4">
    <w:abstractNumId w:val="4"/>
  </w:num>
  <w:num w:numId="5">
    <w:abstractNumId w:val="6"/>
  </w:num>
  <w:num w:numId="6">
    <w:abstractNumId w:val="3"/>
  </w:num>
  <w:num w:numId="7">
    <w:abstractNumId w:val="2"/>
  </w:num>
  <w:num w:numId="8">
    <w:abstractNumId w:val="1"/>
  </w:num>
  <w:num w:numId="9">
    <w:abstractNumId w:val="10"/>
  </w:num>
  <w:num w:numId="10">
    <w:abstractNumId w:val="7"/>
  </w:num>
  <w:num w:numId="11">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795"/>
    <w:rsid w:val="00000F0A"/>
    <w:rsid w:val="000038F5"/>
    <w:rsid w:val="00010FAF"/>
    <w:rsid w:val="00017696"/>
    <w:rsid w:val="00017FB6"/>
    <w:rsid w:val="00022926"/>
    <w:rsid w:val="000266B2"/>
    <w:rsid w:val="00026A6A"/>
    <w:rsid w:val="000325ED"/>
    <w:rsid w:val="00037B6C"/>
    <w:rsid w:val="0004146D"/>
    <w:rsid w:val="00042540"/>
    <w:rsid w:val="000438C9"/>
    <w:rsid w:val="00045453"/>
    <w:rsid w:val="000560E3"/>
    <w:rsid w:val="000659CC"/>
    <w:rsid w:val="00066356"/>
    <w:rsid w:val="000703FC"/>
    <w:rsid w:val="00075754"/>
    <w:rsid w:val="000815A5"/>
    <w:rsid w:val="0008664F"/>
    <w:rsid w:val="00087411"/>
    <w:rsid w:val="00087ABF"/>
    <w:rsid w:val="00097FB6"/>
    <w:rsid w:val="000A565F"/>
    <w:rsid w:val="000A5B23"/>
    <w:rsid w:val="000A6662"/>
    <w:rsid w:val="000C7C78"/>
    <w:rsid w:val="000D3E2E"/>
    <w:rsid w:val="000D6641"/>
    <w:rsid w:val="000D66ED"/>
    <w:rsid w:val="000D67BE"/>
    <w:rsid w:val="000E0F5E"/>
    <w:rsid w:val="000E1BC9"/>
    <w:rsid w:val="000E2038"/>
    <w:rsid w:val="000E3E74"/>
    <w:rsid w:val="000E470F"/>
    <w:rsid w:val="000F6BED"/>
    <w:rsid w:val="00104333"/>
    <w:rsid w:val="001061F1"/>
    <w:rsid w:val="00106728"/>
    <w:rsid w:val="00111129"/>
    <w:rsid w:val="00121126"/>
    <w:rsid w:val="0012148F"/>
    <w:rsid w:val="001305AE"/>
    <w:rsid w:val="00130C6C"/>
    <w:rsid w:val="001327DC"/>
    <w:rsid w:val="00132CDC"/>
    <w:rsid w:val="00134399"/>
    <w:rsid w:val="00140BDB"/>
    <w:rsid w:val="001423BF"/>
    <w:rsid w:val="00144A9B"/>
    <w:rsid w:val="00147D13"/>
    <w:rsid w:val="00155B07"/>
    <w:rsid w:val="00156B56"/>
    <w:rsid w:val="00157CEE"/>
    <w:rsid w:val="00160127"/>
    <w:rsid w:val="00164CEA"/>
    <w:rsid w:val="001650DE"/>
    <w:rsid w:val="00167FD1"/>
    <w:rsid w:val="00171FF3"/>
    <w:rsid w:val="0017479F"/>
    <w:rsid w:val="00180199"/>
    <w:rsid w:val="00181C82"/>
    <w:rsid w:val="001828C8"/>
    <w:rsid w:val="00186877"/>
    <w:rsid w:val="00186E58"/>
    <w:rsid w:val="00191004"/>
    <w:rsid w:val="00193DAE"/>
    <w:rsid w:val="00195D6F"/>
    <w:rsid w:val="001A0565"/>
    <w:rsid w:val="001A1A17"/>
    <w:rsid w:val="001A776F"/>
    <w:rsid w:val="001B694E"/>
    <w:rsid w:val="001C0498"/>
    <w:rsid w:val="001C0545"/>
    <w:rsid w:val="001C0796"/>
    <w:rsid w:val="001C47C9"/>
    <w:rsid w:val="001D1746"/>
    <w:rsid w:val="001E04F5"/>
    <w:rsid w:val="001E2631"/>
    <w:rsid w:val="001E3D73"/>
    <w:rsid w:val="001E6977"/>
    <w:rsid w:val="001E6F28"/>
    <w:rsid w:val="001E752C"/>
    <w:rsid w:val="001F0B4B"/>
    <w:rsid w:val="001F282C"/>
    <w:rsid w:val="001F3985"/>
    <w:rsid w:val="001F557A"/>
    <w:rsid w:val="0020056E"/>
    <w:rsid w:val="00204688"/>
    <w:rsid w:val="0020606F"/>
    <w:rsid w:val="002062EC"/>
    <w:rsid w:val="00210AAD"/>
    <w:rsid w:val="00212745"/>
    <w:rsid w:val="00214244"/>
    <w:rsid w:val="00214852"/>
    <w:rsid w:val="0021485C"/>
    <w:rsid w:val="00215A22"/>
    <w:rsid w:val="00216D3A"/>
    <w:rsid w:val="00225566"/>
    <w:rsid w:val="00226B0F"/>
    <w:rsid w:val="00227127"/>
    <w:rsid w:val="00231DCA"/>
    <w:rsid w:val="002356C8"/>
    <w:rsid w:val="00252405"/>
    <w:rsid w:val="002534F8"/>
    <w:rsid w:val="00255B34"/>
    <w:rsid w:val="00255E6E"/>
    <w:rsid w:val="00260B41"/>
    <w:rsid w:val="00263FC7"/>
    <w:rsid w:val="002676DF"/>
    <w:rsid w:val="002701A3"/>
    <w:rsid w:val="00271364"/>
    <w:rsid w:val="00275549"/>
    <w:rsid w:val="002961DD"/>
    <w:rsid w:val="002A1AB8"/>
    <w:rsid w:val="002A60F6"/>
    <w:rsid w:val="002B189A"/>
    <w:rsid w:val="002B219D"/>
    <w:rsid w:val="002B3996"/>
    <w:rsid w:val="002B3CAD"/>
    <w:rsid w:val="002B4119"/>
    <w:rsid w:val="002B6A0D"/>
    <w:rsid w:val="002B770A"/>
    <w:rsid w:val="002C4EC4"/>
    <w:rsid w:val="002C55F2"/>
    <w:rsid w:val="002C6295"/>
    <w:rsid w:val="002D14D9"/>
    <w:rsid w:val="002D30A4"/>
    <w:rsid w:val="002D692F"/>
    <w:rsid w:val="002D78AD"/>
    <w:rsid w:val="002E27BE"/>
    <w:rsid w:val="002E3A62"/>
    <w:rsid w:val="002E5074"/>
    <w:rsid w:val="002E5437"/>
    <w:rsid w:val="002E6972"/>
    <w:rsid w:val="002F2F76"/>
    <w:rsid w:val="002F4B98"/>
    <w:rsid w:val="002F70CD"/>
    <w:rsid w:val="00301196"/>
    <w:rsid w:val="003012BD"/>
    <w:rsid w:val="0030399E"/>
    <w:rsid w:val="0031122F"/>
    <w:rsid w:val="003208FC"/>
    <w:rsid w:val="00320ABA"/>
    <w:rsid w:val="003228F1"/>
    <w:rsid w:val="0032623D"/>
    <w:rsid w:val="0032689A"/>
    <w:rsid w:val="0032737D"/>
    <w:rsid w:val="0033051E"/>
    <w:rsid w:val="00330790"/>
    <w:rsid w:val="00330A73"/>
    <w:rsid w:val="003310A7"/>
    <w:rsid w:val="00334B33"/>
    <w:rsid w:val="00336DF9"/>
    <w:rsid w:val="00337A77"/>
    <w:rsid w:val="00345837"/>
    <w:rsid w:val="00346245"/>
    <w:rsid w:val="00346491"/>
    <w:rsid w:val="003515D8"/>
    <w:rsid w:val="00352497"/>
    <w:rsid w:val="003548EF"/>
    <w:rsid w:val="003605F7"/>
    <w:rsid w:val="00360CBC"/>
    <w:rsid w:val="00360F69"/>
    <w:rsid w:val="00362B2D"/>
    <w:rsid w:val="00367DD5"/>
    <w:rsid w:val="00367E74"/>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31"/>
    <w:rsid w:val="003F36A3"/>
    <w:rsid w:val="003F5158"/>
    <w:rsid w:val="003F74B0"/>
    <w:rsid w:val="003F7C40"/>
    <w:rsid w:val="0040129C"/>
    <w:rsid w:val="00404AFA"/>
    <w:rsid w:val="00410063"/>
    <w:rsid w:val="004106F2"/>
    <w:rsid w:val="004111B0"/>
    <w:rsid w:val="00412BCA"/>
    <w:rsid w:val="0041342B"/>
    <w:rsid w:val="004160BD"/>
    <w:rsid w:val="004161B2"/>
    <w:rsid w:val="00423F19"/>
    <w:rsid w:val="004261CF"/>
    <w:rsid w:val="004267D5"/>
    <w:rsid w:val="00433C0D"/>
    <w:rsid w:val="00434CBE"/>
    <w:rsid w:val="00436C0A"/>
    <w:rsid w:val="004445C9"/>
    <w:rsid w:val="00446BA8"/>
    <w:rsid w:val="004523AB"/>
    <w:rsid w:val="00453D41"/>
    <w:rsid w:val="00454853"/>
    <w:rsid w:val="00472718"/>
    <w:rsid w:val="00474EE7"/>
    <w:rsid w:val="00477AFD"/>
    <w:rsid w:val="00484577"/>
    <w:rsid w:val="004905BE"/>
    <w:rsid w:val="004907C7"/>
    <w:rsid w:val="00492022"/>
    <w:rsid w:val="00492DB2"/>
    <w:rsid w:val="00494357"/>
    <w:rsid w:val="004A2FC1"/>
    <w:rsid w:val="004A4BEC"/>
    <w:rsid w:val="004A6E4D"/>
    <w:rsid w:val="004B006F"/>
    <w:rsid w:val="004B37C8"/>
    <w:rsid w:val="004C377A"/>
    <w:rsid w:val="004C5B48"/>
    <w:rsid w:val="004C74EB"/>
    <w:rsid w:val="004D03C8"/>
    <w:rsid w:val="004D075D"/>
    <w:rsid w:val="004D393C"/>
    <w:rsid w:val="004E3624"/>
    <w:rsid w:val="00502005"/>
    <w:rsid w:val="0051374B"/>
    <w:rsid w:val="0051698F"/>
    <w:rsid w:val="005202CB"/>
    <w:rsid w:val="00524EDC"/>
    <w:rsid w:val="005306B5"/>
    <w:rsid w:val="00535279"/>
    <w:rsid w:val="005357DA"/>
    <w:rsid w:val="00536DAD"/>
    <w:rsid w:val="00545119"/>
    <w:rsid w:val="0054730A"/>
    <w:rsid w:val="005544FE"/>
    <w:rsid w:val="00554F55"/>
    <w:rsid w:val="00554FD5"/>
    <w:rsid w:val="00555CA6"/>
    <w:rsid w:val="005578FE"/>
    <w:rsid w:val="00561140"/>
    <w:rsid w:val="005645C1"/>
    <w:rsid w:val="00564774"/>
    <w:rsid w:val="00566C1F"/>
    <w:rsid w:val="0056742A"/>
    <w:rsid w:val="00571D5D"/>
    <w:rsid w:val="00576522"/>
    <w:rsid w:val="00590768"/>
    <w:rsid w:val="00590EF0"/>
    <w:rsid w:val="005921AA"/>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10C"/>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35991"/>
    <w:rsid w:val="006422B8"/>
    <w:rsid w:val="00644072"/>
    <w:rsid w:val="00645763"/>
    <w:rsid w:val="00647D10"/>
    <w:rsid w:val="0065023C"/>
    <w:rsid w:val="00655B85"/>
    <w:rsid w:val="00660621"/>
    <w:rsid w:val="00670928"/>
    <w:rsid w:val="00670F15"/>
    <w:rsid w:val="006710E7"/>
    <w:rsid w:val="00671AB1"/>
    <w:rsid w:val="0067534C"/>
    <w:rsid w:val="00677232"/>
    <w:rsid w:val="0068134C"/>
    <w:rsid w:val="006846C7"/>
    <w:rsid w:val="00690148"/>
    <w:rsid w:val="00690539"/>
    <w:rsid w:val="0069169F"/>
    <w:rsid w:val="00694B5E"/>
    <w:rsid w:val="006B11F6"/>
    <w:rsid w:val="006B4F6F"/>
    <w:rsid w:val="006B5E99"/>
    <w:rsid w:val="006B61B6"/>
    <w:rsid w:val="006B6F18"/>
    <w:rsid w:val="006B77BF"/>
    <w:rsid w:val="006C0203"/>
    <w:rsid w:val="006C0E07"/>
    <w:rsid w:val="006C2A41"/>
    <w:rsid w:val="006C4A9F"/>
    <w:rsid w:val="006C6606"/>
    <w:rsid w:val="006E5F49"/>
    <w:rsid w:val="006E751B"/>
    <w:rsid w:val="006F3E10"/>
    <w:rsid w:val="006F65C4"/>
    <w:rsid w:val="006F6E87"/>
    <w:rsid w:val="00703BA3"/>
    <w:rsid w:val="00704100"/>
    <w:rsid w:val="00706D99"/>
    <w:rsid w:val="0071159E"/>
    <w:rsid w:val="00712B41"/>
    <w:rsid w:val="007132F8"/>
    <w:rsid w:val="00716004"/>
    <w:rsid w:val="007211EF"/>
    <w:rsid w:val="00727085"/>
    <w:rsid w:val="00727536"/>
    <w:rsid w:val="00730EF9"/>
    <w:rsid w:val="00731971"/>
    <w:rsid w:val="00731A25"/>
    <w:rsid w:val="007331AD"/>
    <w:rsid w:val="00734045"/>
    <w:rsid w:val="00735B68"/>
    <w:rsid w:val="00740D0A"/>
    <w:rsid w:val="00742337"/>
    <w:rsid w:val="007457D0"/>
    <w:rsid w:val="00746B6E"/>
    <w:rsid w:val="00747039"/>
    <w:rsid w:val="0075488E"/>
    <w:rsid w:val="00754C1C"/>
    <w:rsid w:val="00756AFA"/>
    <w:rsid w:val="00761BDF"/>
    <w:rsid w:val="00761F38"/>
    <w:rsid w:val="007634F5"/>
    <w:rsid w:val="007708BB"/>
    <w:rsid w:val="00770CE2"/>
    <w:rsid w:val="00776A3C"/>
    <w:rsid w:val="00777080"/>
    <w:rsid w:val="00780E86"/>
    <w:rsid w:val="00785377"/>
    <w:rsid w:val="00786BDC"/>
    <w:rsid w:val="0078771F"/>
    <w:rsid w:val="00793DA5"/>
    <w:rsid w:val="00796C4E"/>
    <w:rsid w:val="007A212F"/>
    <w:rsid w:val="007A51F4"/>
    <w:rsid w:val="007A6842"/>
    <w:rsid w:val="007B2268"/>
    <w:rsid w:val="007B2621"/>
    <w:rsid w:val="007B51B8"/>
    <w:rsid w:val="007B5ADD"/>
    <w:rsid w:val="007C3483"/>
    <w:rsid w:val="007C46D1"/>
    <w:rsid w:val="007C53E5"/>
    <w:rsid w:val="007C6AAF"/>
    <w:rsid w:val="007D10D8"/>
    <w:rsid w:val="007D3BE5"/>
    <w:rsid w:val="007D3DAF"/>
    <w:rsid w:val="007D46DA"/>
    <w:rsid w:val="007E0057"/>
    <w:rsid w:val="007E0EDB"/>
    <w:rsid w:val="007E1D23"/>
    <w:rsid w:val="007E5172"/>
    <w:rsid w:val="007E6E05"/>
    <w:rsid w:val="007F5861"/>
    <w:rsid w:val="00801DF3"/>
    <w:rsid w:val="0080226F"/>
    <w:rsid w:val="00802EB0"/>
    <w:rsid w:val="008030F4"/>
    <w:rsid w:val="00807916"/>
    <w:rsid w:val="00810C31"/>
    <w:rsid w:val="00811B54"/>
    <w:rsid w:val="00816CDF"/>
    <w:rsid w:val="008221B8"/>
    <w:rsid w:val="00823DA4"/>
    <w:rsid w:val="00824C19"/>
    <w:rsid w:val="00826DE3"/>
    <w:rsid w:val="00826DEA"/>
    <w:rsid w:val="00832E4D"/>
    <w:rsid w:val="0083359A"/>
    <w:rsid w:val="00833CD5"/>
    <w:rsid w:val="008404D4"/>
    <w:rsid w:val="00840D43"/>
    <w:rsid w:val="008428FC"/>
    <w:rsid w:val="008443CD"/>
    <w:rsid w:val="00844702"/>
    <w:rsid w:val="0084616B"/>
    <w:rsid w:val="00853074"/>
    <w:rsid w:val="008555DE"/>
    <w:rsid w:val="0085785E"/>
    <w:rsid w:val="00860908"/>
    <w:rsid w:val="00861FE7"/>
    <w:rsid w:val="00862E9D"/>
    <w:rsid w:val="00866DF3"/>
    <w:rsid w:val="00866F51"/>
    <w:rsid w:val="0087324A"/>
    <w:rsid w:val="0087418A"/>
    <w:rsid w:val="0087575A"/>
    <w:rsid w:val="0088359D"/>
    <w:rsid w:val="00886FBB"/>
    <w:rsid w:val="00892269"/>
    <w:rsid w:val="008A5FEA"/>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6665"/>
    <w:rsid w:val="00921568"/>
    <w:rsid w:val="00926994"/>
    <w:rsid w:val="00941260"/>
    <w:rsid w:val="00941D10"/>
    <w:rsid w:val="00945E3B"/>
    <w:rsid w:val="009477BA"/>
    <w:rsid w:val="0095034A"/>
    <w:rsid w:val="009521DB"/>
    <w:rsid w:val="009526F9"/>
    <w:rsid w:val="0095286A"/>
    <w:rsid w:val="00965AD1"/>
    <w:rsid w:val="00966B81"/>
    <w:rsid w:val="00967932"/>
    <w:rsid w:val="00975183"/>
    <w:rsid w:val="009767D4"/>
    <w:rsid w:val="0097782B"/>
    <w:rsid w:val="00977FEA"/>
    <w:rsid w:val="009836F1"/>
    <w:rsid w:val="00985747"/>
    <w:rsid w:val="00987207"/>
    <w:rsid w:val="00987D4F"/>
    <w:rsid w:val="00991CC3"/>
    <w:rsid w:val="00997B2E"/>
    <w:rsid w:val="009A0D91"/>
    <w:rsid w:val="009A301A"/>
    <w:rsid w:val="009A3F9E"/>
    <w:rsid w:val="009A4317"/>
    <w:rsid w:val="009A505A"/>
    <w:rsid w:val="009B1F46"/>
    <w:rsid w:val="009B203D"/>
    <w:rsid w:val="009B2CDB"/>
    <w:rsid w:val="009B3FE6"/>
    <w:rsid w:val="009B4055"/>
    <w:rsid w:val="009B553E"/>
    <w:rsid w:val="009B719A"/>
    <w:rsid w:val="009B7B32"/>
    <w:rsid w:val="009C136D"/>
    <w:rsid w:val="009C2BEF"/>
    <w:rsid w:val="009C554A"/>
    <w:rsid w:val="009D1163"/>
    <w:rsid w:val="009D565B"/>
    <w:rsid w:val="009D5A70"/>
    <w:rsid w:val="009D7FEC"/>
    <w:rsid w:val="009F186F"/>
    <w:rsid w:val="009F3E84"/>
    <w:rsid w:val="009F7FD1"/>
    <w:rsid w:val="00A019F6"/>
    <w:rsid w:val="00A055C0"/>
    <w:rsid w:val="00A06430"/>
    <w:rsid w:val="00A068B3"/>
    <w:rsid w:val="00A078AC"/>
    <w:rsid w:val="00A07F74"/>
    <w:rsid w:val="00A158BF"/>
    <w:rsid w:val="00A16B8E"/>
    <w:rsid w:val="00A17939"/>
    <w:rsid w:val="00A2064D"/>
    <w:rsid w:val="00A230C9"/>
    <w:rsid w:val="00A30F9D"/>
    <w:rsid w:val="00A326B6"/>
    <w:rsid w:val="00A37422"/>
    <w:rsid w:val="00A401FA"/>
    <w:rsid w:val="00A41734"/>
    <w:rsid w:val="00A46CB7"/>
    <w:rsid w:val="00A51872"/>
    <w:rsid w:val="00A51FC4"/>
    <w:rsid w:val="00A52B75"/>
    <w:rsid w:val="00A57556"/>
    <w:rsid w:val="00A57B3B"/>
    <w:rsid w:val="00A60373"/>
    <w:rsid w:val="00A60DFE"/>
    <w:rsid w:val="00A619E3"/>
    <w:rsid w:val="00A700B0"/>
    <w:rsid w:val="00A70FD7"/>
    <w:rsid w:val="00A7132F"/>
    <w:rsid w:val="00A76CCA"/>
    <w:rsid w:val="00A779A7"/>
    <w:rsid w:val="00A84226"/>
    <w:rsid w:val="00AA12F8"/>
    <w:rsid w:val="00AA3449"/>
    <w:rsid w:val="00AA4566"/>
    <w:rsid w:val="00AB6AAC"/>
    <w:rsid w:val="00AB772A"/>
    <w:rsid w:val="00AC7702"/>
    <w:rsid w:val="00AD5650"/>
    <w:rsid w:val="00AD67F8"/>
    <w:rsid w:val="00AD7442"/>
    <w:rsid w:val="00AE03D3"/>
    <w:rsid w:val="00AE1648"/>
    <w:rsid w:val="00AE24A5"/>
    <w:rsid w:val="00AE7441"/>
    <w:rsid w:val="00AF0C8D"/>
    <w:rsid w:val="00AF1319"/>
    <w:rsid w:val="00AF28A5"/>
    <w:rsid w:val="00AF41BF"/>
    <w:rsid w:val="00AF7F2C"/>
    <w:rsid w:val="00B026A8"/>
    <w:rsid w:val="00B03153"/>
    <w:rsid w:val="00B035F3"/>
    <w:rsid w:val="00B0541B"/>
    <w:rsid w:val="00B067E8"/>
    <w:rsid w:val="00B07406"/>
    <w:rsid w:val="00B1278B"/>
    <w:rsid w:val="00B145CC"/>
    <w:rsid w:val="00B1669A"/>
    <w:rsid w:val="00B17DA2"/>
    <w:rsid w:val="00B217A5"/>
    <w:rsid w:val="00B24195"/>
    <w:rsid w:val="00B272D4"/>
    <w:rsid w:val="00B27A6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558"/>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90A"/>
    <w:rsid w:val="00C04C42"/>
    <w:rsid w:val="00C1132E"/>
    <w:rsid w:val="00C114A7"/>
    <w:rsid w:val="00C12E10"/>
    <w:rsid w:val="00C20DA7"/>
    <w:rsid w:val="00C23492"/>
    <w:rsid w:val="00C329A4"/>
    <w:rsid w:val="00C35549"/>
    <w:rsid w:val="00C3570C"/>
    <w:rsid w:val="00C44778"/>
    <w:rsid w:val="00C46346"/>
    <w:rsid w:val="00C541A9"/>
    <w:rsid w:val="00C55872"/>
    <w:rsid w:val="00C567E4"/>
    <w:rsid w:val="00C57FEB"/>
    <w:rsid w:val="00C609B5"/>
    <w:rsid w:val="00C723E4"/>
    <w:rsid w:val="00C767E1"/>
    <w:rsid w:val="00C822C2"/>
    <w:rsid w:val="00C8582E"/>
    <w:rsid w:val="00C860C6"/>
    <w:rsid w:val="00C86B0A"/>
    <w:rsid w:val="00C873A1"/>
    <w:rsid w:val="00C90D84"/>
    <w:rsid w:val="00C90F1A"/>
    <w:rsid w:val="00C92367"/>
    <w:rsid w:val="00C93540"/>
    <w:rsid w:val="00C94049"/>
    <w:rsid w:val="00C94258"/>
    <w:rsid w:val="00C960E7"/>
    <w:rsid w:val="00CA043C"/>
    <w:rsid w:val="00CA238B"/>
    <w:rsid w:val="00CA6F6B"/>
    <w:rsid w:val="00CB11F7"/>
    <w:rsid w:val="00CB2FCE"/>
    <w:rsid w:val="00CC1FAA"/>
    <w:rsid w:val="00CE15C0"/>
    <w:rsid w:val="00CE68F2"/>
    <w:rsid w:val="00CE72B9"/>
    <w:rsid w:val="00CF07A9"/>
    <w:rsid w:val="00CF41C8"/>
    <w:rsid w:val="00D006B4"/>
    <w:rsid w:val="00D0217A"/>
    <w:rsid w:val="00D02406"/>
    <w:rsid w:val="00D03706"/>
    <w:rsid w:val="00D20820"/>
    <w:rsid w:val="00D25404"/>
    <w:rsid w:val="00D25C8F"/>
    <w:rsid w:val="00D25E9F"/>
    <w:rsid w:val="00D26449"/>
    <w:rsid w:val="00D266FC"/>
    <w:rsid w:val="00D32AFD"/>
    <w:rsid w:val="00D373DB"/>
    <w:rsid w:val="00D42141"/>
    <w:rsid w:val="00D4577F"/>
    <w:rsid w:val="00D474F8"/>
    <w:rsid w:val="00D5353F"/>
    <w:rsid w:val="00D55F4B"/>
    <w:rsid w:val="00D56B1D"/>
    <w:rsid w:val="00D56B90"/>
    <w:rsid w:val="00D64856"/>
    <w:rsid w:val="00D717FD"/>
    <w:rsid w:val="00D83829"/>
    <w:rsid w:val="00D84486"/>
    <w:rsid w:val="00D93D36"/>
    <w:rsid w:val="00D94B1E"/>
    <w:rsid w:val="00D9657F"/>
    <w:rsid w:val="00DA1786"/>
    <w:rsid w:val="00DA1884"/>
    <w:rsid w:val="00DA22C7"/>
    <w:rsid w:val="00DA477A"/>
    <w:rsid w:val="00DA56C7"/>
    <w:rsid w:val="00DB10AA"/>
    <w:rsid w:val="00DB20C2"/>
    <w:rsid w:val="00DB32CD"/>
    <w:rsid w:val="00DB36DF"/>
    <w:rsid w:val="00DB6C4A"/>
    <w:rsid w:val="00DC138E"/>
    <w:rsid w:val="00DD408A"/>
    <w:rsid w:val="00DE44F9"/>
    <w:rsid w:val="00DE4DE1"/>
    <w:rsid w:val="00DE7F9B"/>
    <w:rsid w:val="00DF3665"/>
    <w:rsid w:val="00DF4032"/>
    <w:rsid w:val="00DF61ED"/>
    <w:rsid w:val="00E00A5F"/>
    <w:rsid w:val="00E029A9"/>
    <w:rsid w:val="00E04B80"/>
    <w:rsid w:val="00E04F71"/>
    <w:rsid w:val="00E06FA2"/>
    <w:rsid w:val="00E0766D"/>
    <w:rsid w:val="00E104CA"/>
    <w:rsid w:val="00E20028"/>
    <w:rsid w:val="00E2056F"/>
    <w:rsid w:val="00E22737"/>
    <w:rsid w:val="00E22B42"/>
    <w:rsid w:val="00E3034B"/>
    <w:rsid w:val="00E33441"/>
    <w:rsid w:val="00E34EB1"/>
    <w:rsid w:val="00E34FAA"/>
    <w:rsid w:val="00E3729E"/>
    <w:rsid w:val="00E379FC"/>
    <w:rsid w:val="00E47FF7"/>
    <w:rsid w:val="00E507AF"/>
    <w:rsid w:val="00E517EC"/>
    <w:rsid w:val="00E52E98"/>
    <w:rsid w:val="00E5355B"/>
    <w:rsid w:val="00E53788"/>
    <w:rsid w:val="00E563D8"/>
    <w:rsid w:val="00E570DA"/>
    <w:rsid w:val="00E61AE2"/>
    <w:rsid w:val="00E7284D"/>
    <w:rsid w:val="00E73C97"/>
    <w:rsid w:val="00E74392"/>
    <w:rsid w:val="00E75627"/>
    <w:rsid w:val="00E86396"/>
    <w:rsid w:val="00E91749"/>
    <w:rsid w:val="00E93E23"/>
    <w:rsid w:val="00E94B83"/>
    <w:rsid w:val="00E96C4F"/>
    <w:rsid w:val="00EB3114"/>
    <w:rsid w:val="00EB4FA9"/>
    <w:rsid w:val="00EB7406"/>
    <w:rsid w:val="00EC1B2B"/>
    <w:rsid w:val="00EC451A"/>
    <w:rsid w:val="00EC7595"/>
    <w:rsid w:val="00ED447D"/>
    <w:rsid w:val="00ED6DDC"/>
    <w:rsid w:val="00EE13FB"/>
    <w:rsid w:val="00EE256C"/>
    <w:rsid w:val="00EF16F2"/>
    <w:rsid w:val="00EF2744"/>
    <w:rsid w:val="00EF300A"/>
    <w:rsid w:val="00EF36BD"/>
    <w:rsid w:val="00EF6067"/>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35425"/>
    <w:rsid w:val="00F40EEC"/>
    <w:rsid w:val="00F43E28"/>
    <w:rsid w:val="00F547C9"/>
    <w:rsid w:val="00F5485A"/>
    <w:rsid w:val="00F5503D"/>
    <w:rsid w:val="00F559C3"/>
    <w:rsid w:val="00F56D6A"/>
    <w:rsid w:val="00F57602"/>
    <w:rsid w:val="00F617F1"/>
    <w:rsid w:val="00F61E75"/>
    <w:rsid w:val="00F632EC"/>
    <w:rsid w:val="00F63640"/>
    <w:rsid w:val="00F63C6C"/>
    <w:rsid w:val="00F654E9"/>
    <w:rsid w:val="00F657AA"/>
    <w:rsid w:val="00F6753A"/>
    <w:rsid w:val="00F75396"/>
    <w:rsid w:val="00F80935"/>
    <w:rsid w:val="00F81FA2"/>
    <w:rsid w:val="00F87F3E"/>
    <w:rsid w:val="00F95F95"/>
    <w:rsid w:val="00F9739C"/>
    <w:rsid w:val="00FA0CEB"/>
    <w:rsid w:val="00FA13DE"/>
    <w:rsid w:val="00FB0185"/>
    <w:rsid w:val="00FC2304"/>
    <w:rsid w:val="00FC4C04"/>
    <w:rsid w:val="00FC5120"/>
    <w:rsid w:val="00FC632E"/>
    <w:rsid w:val="00FC6D91"/>
    <w:rsid w:val="00FD24AC"/>
    <w:rsid w:val="00FE38B2"/>
    <w:rsid w:val="00FE78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jc w:val="left"/>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172723089">
      <w:bodyDiv w:val="1"/>
      <w:marLeft w:val="0"/>
      <w:marRight w:val="0"/>
      <w:marTop w:val="0"/>
      <w:marBottom w:val="0"/>
      <w:divBdr>
        <w:top w:val="none" w:sz="0" w:space="0" w:color="auto"/>
        <w:left w:val="none" w:sz="0" w:space="0" w:color="auto"/>
        <w:bottom w:val="none" w:sz="0" w:space="0" w:color="auto"/>
        <w:right w:val="none" w:sz="0" w:space="0" w:color="auto"/>
      </w:divBdr>
      <w:divsChild>
        <w:div w:id="1884055404">
          <w:marLeft w:val="0"/>
          <w:marRight w:val="0"/>
          <w:marTop w:val="0"/>
          <w:marBottom w:val="0"/>
          <w:divBdr>
            <w:top w:val="none" w:sz="0" w:space="0" w:color="auto"/>
            <w:left w:val="none" w:sz="0" w:space="0" w:color="auto"/>
            <w:bottom w:val="none" w:sz="0" w:space="0" w:color="auto"/>
            <w:right w:val="none" w:sz="0" w:space="0" w:color="auto"/>
          </w:divBdr>
          <w:divsChild>
            <w:div w:id="1584879398">
              <w:marLeft w:val="0"/>
              <w:marRight w:val="0"/>
              <w:marTop w:val="0"/>
              <w:marBottom w:val="0"/>
              <w:divBdr>
                <w:top w:val="none" w:sz="0" w:space="0" w:color="auto"/>
                <w:left w:val="none" w:sz="0" w:space="0" w:color="auto"/>
                <w:bottom w:val="none" w:sz="0" w:space="0" w:color="auto"/>
                <w:right w:val="none" w:sz="0" w:space="0" w:color="auto"/>
              </w:divBdr>
              <w:divsChild>
                <w:div w:id="104276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hyperlink" Target="file:///D:\Carpetas%20personales\Escritorio\Tratamiento-endovascular-de-aneurismas-cerebrales-incidentales\TFG_Lourdes_Ruiz_Ortega.docx" TargetMode="Externa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hyperlink" Target="file:///D:\Carpetas%20personales\Escritorio\Tratamiento-endovascular-de-aneurismas-cerebrales-incidentales\TFG_Lourdes_Ruiz_Ortega.docx"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D:\Carpetas%20personales\Escritorio\Tratamiento-endovascular-de-aneurismas-cerebrales-incidentales\TFG_Lourdes_Ruiz_Ortega.docx"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hyperlink" Target="file:///D:\Carpetas%20personales\Escritorio\Tratamiento-endovascular-de-aneurismas-cerebrales-incidentales\TFG_Lourdes_Ruiz_Ortega.docx" TargetMode="External"/><Relationship Id="rId28" Type="http://schemas.openxmlformats.org/officeDocument/2006/relationships/hyperlink" Target="file:///D:\Carpetas%20personales\Escritorio\Tratamiento-endovascular-de-aneurismas-cerebrales-incidentales\TFG_Lourdes_Ruiz_Ortega.docx" TargetMode="Externa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hyperlink" Target="file:///D:\Carpetas%20personales\Escritorio\Tratamiento-endovascular-de-aneurismas-cerebrales-incidentales\TFG_Lourdes_Ruiz_Ortega.docx" TargetMode="External"/><Relationship Id="rId30"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34696"/>
    <w:rsid w:val="00277410"/>
    <w:rsid w:val="00294117"/>
    <w:rsid w:val="002A047B"/>
    <w:rsid w:val="002B6689"/>
    <w:rsid w:val="00356D5C"/>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37262"/>
    <w:rsid w:val="00E65607"/>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 w:type="paragraph" w:customStyle="1" w:styleId="C46844ABE8CD4B7286CAD97DDEFA2BC1">
    <w:name w:val="C46844ABE8CD4B7286CAD97DDEFA2BC1"/>
    <w:rsid w:val="0023469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70B705-2399-4C64-B289-67DA54783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25</TotalTime>
  <Pages>25</Pages>
  <Words>20301</Words>
  <Characters>108205</Characters>
  <Application>Microsoft Office Word</Application>
  <DocSecurity>0</DocSecurity>
  <Lines>6365</Lines>
  <Paragraphs>1809</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126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123</cp:revision>
  <dcterms:created xsi:type="dcterms:W3CDTF">2009-12-19T20:05:00Z</dcterms:created>
  <dcterms:modified xsi:type="dcterms:W3CDTF">2018-05-29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GEpHDSm"/&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